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4E7404" w14:textId="5B213341" w:rsidR="00103477" w:rsidRPr="00F61075" w:rsidRDefault="00F61075" w:rsidP="00103477">
      <w:pPr>
        <w:pStyle w:val="Institute"/>
        <w:rPr>
          <w:lang w:val="en-GB"/>
        </w:rPr>
      </w:pPr>
      <w:r w:rsidRPr="00F61075">
        <w:rPr>
          <w:rFonts w:eastAsiaTheme="majorEastAsia" w:cstheme="majorBidi"/>
          <w:spacing w:val="5"/>
          <w:kern w:val="28"/>
          <w:sz w:val="40"/>
          <w:szCs w:val="52"/>
        </w:rPr>
        <w:t>Co-simulation of vehicles and crowds for rescue trials</w:t>
      </w:r>
    </w:p>
    <w:p w14:paraId="341995FC" w14:textId="5A6E8E1D" w:rsidR="00D270BF" w:rsidRPr="0086722C" w:rsidRDefault="00505357" w:rsidP="004652A9">
      <w:pPr>
        <w:pStyle w:val="Authors"/>
        <w:rPr>
          <w:lang w:val="en-GB"/>
        </w:rPr>
      </w:pPr>
      <w:r w:rsidRPr="0086722C">
        <w:rPr>
          <w:lang w:val="en-GB"/>
        </w:rPr>
        <w:t>Yun-Pang Flötteröd</w:t>
      </w:r>
      <w:r w:rsidRPr="0086722C">
        <w:rPr>
          <w:vertAlign w:val="superscript"/>
          <w:lang w:val="en-GB"/>
        </w:rPr>
        <w:t>1*</w:t>
      </w:r>
      <w:r w:rsidR="00E95EB9" w:rsidRPr="0086722C">
        <w:rPr>
          <w:lang w:val="en-GB"/>
        </w:rPr>
        <w:t>, Michael Behrisch</w:t>
      </w:r>
      <w:r w:rsidR="00E95EB9" w:rsidRPr="0086722C">
        <w:rPr>
          <w:vertAlign w:val="superscript"/>
          <w:lang w:val="en-GB"/>
        </w:rPr>
        <w:t>1</w:t>
      </w:r>
      <w:r w:rsidR="00E95EB9" w:rsidRPr="0086722C">
        <w:rPr>
          <w:lang w:val="en-GB"/>
        </w:rPr>
        <w:t>, M</w:t>
      </w:r>
      <w:r w:rsidR="00660B74" w:rsidRPr="0086722C">
        <w:rPr>
          <w:lang w:val="en-GB"/>
        </w:rPr>
        <w:t>artijn Hendriks</w:t>
      </w:r>
      <w:r w:rsidRPr="0086722C">
        <w:rPr>
          <w:vertAlign w:val="superscript"/>
          <w:lang w:val="en-GB"/>
        </w:rPr>
        <w:t>2</w:t>
      </w:r>
      <w:r w:rsidRPr="0086722C">
        <w:rPr>
          <w:lang w:val="en-GB"/>
        </w:rPr>
        <w:t>,</w:t>
      </w:r>
      <w:r w:rsidR="00630853" w:rsidRPr="0086722C">
        <w:rPr>
          <w:lang w:val="en-GB"/>
        </w:rPr>
        <w:t xml:space="preserve"> </w:t>
      </w:r>
      <w:r w:rsidR="00F61075" w:rsidRPr="0086722C">
        <w:rPr>
          <w:lang w:val="en-GB"/>
        </w:rPr>
        <w:t>Jean-</w:t>
      </w:r>
      <w:proofErr w:type="spellStart"/>
      <w:r w:rsidR="00F61075" w:rsidRPr="0086722C">
        <w:rPr>
          <w:lang w:val="en-GB"/>
        </w:rPr>
        <w:t>Beno</w:t>
      </w:r>
      <w:r w:rsidR="0086722C" w:rsidRPr="0086722C">
        <w:rPr>
          <w:lang w:val="en-GB"/>
        </w:rPr>
        <w:t>î</w:t>
      </w:r>
      <w:r w:rsidR="00F61075" w:rsidRPr="0086722C">
        <w:rPr>
          <w:lang w:val="en-GB"/>
        </w:rPr>
        <w:t>t</w:t>
      </w:r>
      <w:proofErr w:type="spellEnd"/>
      <w:r w:rsidR="00F61075" w:rsidRPr="0086722C">
        <w:rPr>
          <w:lang w:val="en-GB"/>
        </w:rPr>
        <w:t xml:space="preserve"> Bonne</w:t>
      </w:r>
      <w:r w:rsidR="00F61075" w:rsidRPr="0086722C">
        <w:rPr>
          <w:vertAlign w:val="superscript"/>
          <w:lang w:val="en-GB"/>
        </w:rPr>
        <w:t>3</w:t>
      </w:r>
      <w:r w:rsidR="00F61075" w:rsidRPr="0086722C">
        <w:rPr>
          <w:lang w:val="en-GB"/>
        </w:rPr>
        <w:t>, Erik Vullings</w:t>
      </w:r>
      <w:r w:rsidR="00F61075" w:rsidRPr="0086722C">
        <w:rPr>
          <w:vertAlign w:val="superscript"/>
          <w:lang w:val="en-GB"/>
        </w:rPr>
        <w:t>4</w:t>
      </w:r>
      <w:r w:rsidR="00630853" w:rsidRPr="0086722C">
        <w:rPr>
          <w:lang w:val="en-GB"/>
        </w:rPr>
        <w:t xml:space="preserve">, </w:t>
      </w:r>
      <w:r w:rsidR="00F61075" w:rsidRPr="0086722C">
        <w:rPr>
          <w:lang w:val="en-GB"/>
        </w:rPr>
        <w:t>Rinze Bruining</w:t>
      </w:r>
      <w:r w:rsidR="00F61075" w:rsidRPr="0086722C">
        <w:rPr>
          <w:vertAlign w:val="superscript"/>
          <w:lang w:val="en-GB"/>
        </w:rPr>
        <w:t>4</w:t>
      </w:r>
    </w:p>
    <w:p w14:paraId="487DE1DB" w14:textId="77777777" w:rsidR="00103477" w:rsidRPr="0086722C" w:rsidRDefault="00103477" w:rsidP="00103477">
      <w:pPr>
        <w:pStyle w:val="Institute"/>
        <w:rPr>
          <w:lang w:val="en-GB"/>
        </w:rPr>
      </w:pPr>
    </w:p>
    <w:p w14:paraId="22F777AF" w14:textId="7E731575" w:rsidR="00660B74" w:rsidRDefault="00660B74" w:rsidP="00660B74">
      <w:pPr>
        <w:pStyle w:val="Institute"/>
      </w:pPr>
      <w:r>
        <w:rPr>
          <w:vertAlign w:val="superscript"/>
        </w:rPr>
        <w:t xml:space="preserve">1 </w:t>
      </w:r>
      <w:r w:rsidR="00B100D5" w:rsidRPr="00DA4AC1">
        <w:t>German Aerospace Center (DLR)</w:t>
      </w:r>
      <w:r w:rsidR="00B100D5">
        <w:t xml:space="preserve">, Institute of Transportation Systems, Germany </w:t>
      </w:r>
    </w:p>
    <w:p w14:paraId="549BC055" w14:textId="200B3253" w:rsidR="00F73594" w:rsidRDefault="00660B74" w:rsidP="00F73594">
      <w:pPr>
        <w:pStyle w:val="Institute"/>
      </w:pPr>
      <w:r>
        <w:rPr>
          <w:vertAlign w:val="superscript"/>
        </w:rPr>
        <w:t>2</w:t>
      </w:r>
      <w:r w:rsidR="00F73594">
        <w:rPr>
          <w:vertAlign w:val="superscript"/>
        </w:rPr>
        <w:t xml:space="preserve"> </w:t>
      </w:r>
      <w:r w:rsidR="00B100D5">
        <w:t>XVR Simulation</w:t>
      </w:r>
      <w:r w:rsidR="00B100D5" w:rsidRPr="00F61075">
        <w:t xml:space="preserve">, </w:t>
      </w:r>
      <w:r w:rsidR="00B100D5">
        <w:t>The Neth</w:t>
      </w:r>
      <w:r w:rsidR="00B100D5" w:rsidRPr="00F61075">
        <w:t>erland</w:t>
      </w:r>
      <w:r w:rsidR="00B100D5">
        <w:t>s</w:t>
      </w:r>
    </w:p>
    <w:p w14:paraId="542BD52C" w14:textId="19DD0E00" w:rsidR="00F61075" w:rsidRDefault="00F61075" w:rsidP="00F61075">
      <w:pPr>
        <w:pStyle w:val="Institute"/>
      </w:pPr>
      <w:r>
        <w:rPr>
          <w:vertAlign w:val="superscript"/>
        </w:rPr>
        <w:t xml:space="preserve">3 </w:t>
      </w:r>
      <w:r>
        <w:t>Thales SI</w:t>
      </w:r>
      <w:r w:rsidR="009E6B84">
        <w:t xml:space="preserve">X GTS France, </w:t>
      </w:r>
      <w:proofErr w:type="spellStart"/>
      <w:r w:rsidR="009E6B84">
        <w:t>ThereSIS</w:t>
      </w:r>
      <w:proofErr w:type="spellEnd"/>
      <w:r>
        <w:t>, France</w:t>
      </w:r>
    </w:p>
    <w:p w14:paraId="309DE21C" w14:textId="20E4F0FA" w:rsidR="00F61075" w:rsidRPr="004F0443" w:rsidRDefault="00F61075" w:rsidP="00F61075">
      <w:pPr>
        <w:pStyle w:val="Institute"/>
      </w:pPr>
      <w:r w:rsidRPr="004F0443">
        <w:rPr>
          <w:vertAlign w:val="superscript"/>
        </w:rPr>
        <w:t xml:space="preserve">4 </w:t>
      </w:r>
      <w:r w:rsidR="00EF16AD">
        <w:t>T</w:t>
      </w:r>
      <w:r w:rsidR="00EF16AD" w:rsidRPr="00EF16AD">
        <w:t xml:space="preserve">he Netherlands </w:t>
      </w:r>
      <w:proofErr w:type="spellStart"/>
      <w:r w:rsidR="00EF16AD" w:rsidRPr="00EF16AD">
        <w:t>Organisation</w:t>
      </w:r>
      <w:proofErr w:type="spellEnd"/>
      <w:r w:rsidR="00EF16AD" w:rsidRPr="00EF16AD">
        <w:t xml:space="preserve"> for applied scientific research</w:t>
      </w:r>
      <w:r w:rsidR="00EF16AD">
        <w:t xml:space="preserve"> (</w:t>
      </w:r>
      <w:r w:rsidR="00EF16AD" w:rsidRPr="00EF16AD">
        <w:t>TNO</w:t>
      </w:r>
      <w:r w:rsidR="00EF16AD">
        <w:t>)</w:t>
      </w:r>
      <w:r w:rsidRPr="004F0443">
        <w:t xml:space="preserve">, </w:t>
      </w:r>
      <w:r w:rsidR="00EF16AD">
        <w:t xml:space="preserve">The </w:t>
      </w:r>
      <w:r w:rsidRPr="004F0443">
        <w:t>Ne</w:t>
      </w:r>
      <w:r w:rsidR="00EF16AD">
        <w:t>th</w:t>
      </w:r>
      <w:r w:rsidRPr="004F0443">
        <w:t>erland</w:t>
      </w:r>
      <w:r w:rsidR="00EF16AD">
        <w:t>s</w:t>
      </w:r>
    </w:p>
    <w:p w14:paraId="5C9B7D89" w14:textId="77777777" w:rsidR="00F61075" w:rsidRPr="004F0443" w:rsidRDefault="00F61075" w:rsidP="00103477">
      <w:pPr>
        <w:pStyle w:val="Institute"/>
      </w:pPr>
    </w:p>
    <w:p w14:paraId="285F615A" w14:textId="77777777" w:rsidR="00103477" w:rsidRPr="004F0443" w:rsidRDefault="00103477" w:rsidP="00F73594">
      <w:pPr>
        <w:pStyle w:val="Institute"/>
      </w:pPr>
    </w:p>
    <w:p w14:paraId="762E6A45" w14:textId="5CC8D51C" w:rsidR="00F73594" w:rsidRDefault="00524AAE" w:rsidP="00F73594">
      <w:pPr>
        <w:pStyle w:val="Institute"/>
        <w:rPr>
          <w:rStyle w:val="Monospaced"/>
        </w:rPr>
      </w:pPr>
      <w:r>
        <w:rPr>
          <w:vertAlign w:val="superscript"/>
        </w:rPr>
        <w:t>*</w:t>
      </w:r>
      <w:r w:rsidR="004F0443">
        <w:rPr>
          <w:rStyle w:val="Monospaced"/>
        </w:rPr>
        <w:t>yun-pang.floetteroed@</w:t>
      </w:r>
      <w:r w:rsidRPr="00524AAE">
        <w:rPr>
          <w:rStyle w:val="Monospaced"/>
        </w:rPr>
        <w:t>dlr.de</w:t>
      </w:r>
    </w:p>
    <w:p w14:paraId="6DAFE0C2" w14:textId="635869F7" w:rsidR="00527955" w:rsidRDefault="00527955" w:rsidP="00527955">
      <w:pPr>
        <w:pStyle w:val="Abstracttitle"/>
      </w:pPr>
      <w:bookmarkStart w:id="0" w:name="_Toc463255118"/>
      <w:r>
        <w:t>Abstract</w:t>
      </w:r>
      <w:bookmarkEnd w:id="0"/>
    </w:p>
    <w:p w14:paraId="42F74641" w14:textId="312ACB32" w:rsidR="006015D3" w:rsidRPr="004F0443" w:rsidRDefault="00DA2A9E" w:rsidP="00582572">
      <w:pPr>
        <w:rPr>
          <w:lang w:val="en-GB"/>
        </w:rPr>
      </w:pPr>
      <w:r>
        <w:rPr>
          <w:lang w:val="en-GB"/>
        </w:rPr>
        <w:t xml:space="preserve">In this paper, the </w:t>
      </w:r>
      <w:r w:rsidR="00582572" w:rsidRPr="00582572">
        <w:rPr>
          <w:lang w:val="en-GB"/>
        </w:rPr>
        <w:t>focus is put on the integration of XVR, SE-Star and SUMO sim</w:t>
      </w:r>
      <w:r w:rsidR="00D177B5">
        <w:rPr>
          <w:lang w:val="en-GB"/>
        </w:rPr>
        <w:t>ulators via the</w:t>
      </w:r>
      <w:r w:rsidR="00554D80">
        <w:rPr>
          <w:lang w:val="en-GB"/>
        </w:rPr>
        <w:t xml:space="preserve"> Driver+ test </w:t>
      </w:r>
      <w:r w:rsidR="00582572" w:rsidRPr="00582572">
        <w:rPr>
          <w:lang w:val="en-GB"/>
        </w:rPr>
        <w:t>bed, where XVR provides different learning environments for all levels of incident command, SE-Star handles crowd simulation and SUMO focuses on vehicular simula</w:t>
      </w:r>
      <w:r w:rsidR="00554D80">
        <w:rPr>
          <w:lang w:val="en-GB"/>
        </w:rPr>
        <w:t xml:space="preserve">tion and routing. With the test </w:t>
      </w:r>
      <w:r w:rsidR="00582572" w:rsidRPr="00582572">
        <w:rPr>
          <w:lang w:val="en-GB"/>
        </w:rPr>
        <w:t>bed and the provided services these simulation tools can synchronically exchange information with each other, creating a common simulation space that offers more possibilities for CM-training, trials and tests. A simulation scenario around the train station in Rotterdam, the Netherlands is established for demonstration of the connected systems.</w:t>
      </w:r>
    </w:p>
    <w:p w14:paraId="4F4D5210" w14:textId="44DE6C78" w:rsidR="00527955" w:rsidRPr="00EF7D4C" w:rsidRDefault="00E80B22" w:rsidP="00A406B5">
      <w:pPr>
        <w:pStyle w:val="Section"/>
      </w:pPr>
      <w:r w:rsidRPr="00EF7D4C">
        <w:t>Introduction</w:t>
      </w:r>
      <w:r w:rsidR="006B0695" w:rsidRPr="00EF7D4C">
        <w:t xml:space="preserve"> [DLR]</w:t>
      </w:r>
    </w:p>
    <w:p w14:paraId="5A42D5D8" w14:textId="77777777" w:rsidR="004E7BA6" w:rsidRPr="004E7BA6" w:rsidRDefault="0086722C" w:rsidP="004E7BA6">
      <w:pPr>
        <w:ind w:left="284" w:firstLine="283"/>
      </w:pPr>
      <w:r w:rsidRPr="004E7BA6">
        <w:t xml:space="preserve">Crisis management (CM) is getting more and more attention worldwide. Different tools and solutions have been developed, but the interoperability between these applications is however still project-specific and needs to be enhanced in order to handle crisis situations with various aspects (e.g. rescue procedure, vehicle routing, crowd evacuation, flood prediction) in a complete manner. To facilitate efficient and effective CM-training, trials and tests the EU-funded project Driver+ has developed </w:t>
      </w:r>
      <w:r w:rsidR="00554D80" w:rsidRPr="004E7BA6">
        <w:t xml:space="preserve">an open source cloud-based test </w:t>
      </w:r>
      <w:r w:rsidRPr="004E7BA6">
        <w:t>bed, based on the distributed messaging platform Apache Kafka</w:t>
      </w:r>
      <w:r w:rsidR="00DA2A9E">
        <w:t xml:space="preserve"> </w:t>
      </w:r>
      <w:sdt>
        <w:sdtPr>
          <w:id w:val="-492649666"/>
          <w:citation/>
        </w:sdtPr>
        <w:sdtEndPr/>
        <w:sdtContent>
          <w:r w:rsidR="00DA2A9E">
            <w:fldChar w:fldCharType="begin"/>
          </w:r>
          <w:r w:rsidR="00DA2A9E" w:rsidRPr="008504C8">
            <w:instrText xml:space="preserve"> CITATION Dri19 \l 1031 </w:instrText>
          </w:r>
          <w:r w:rsidR="00DA2A9E">
            <w:fldChar w:fldCharType="separate"/>
          </w:r>
          <w:r w:rsidR="00A63575">
            <w:rPr>
              <w:noProof/>
            </w:rPr>
            <w:t>(Driver+, 2019)</w:t>
          </w:r>
          <w:r w:rsidR="00DA2A9E">
            <w:fldChar w:fldCharType="end"/>
          </w:r>
        </w:sdtContent>
      </w:sdt>
      <w:r w:rsidRPr="004E7BA6">
        <w:t>. Different solutions and simulators were succ</w:t>
      </w:r>
      <w:r w:rsidR="00554D80" w:rsidRPr="004E7BA6">
        <w:t xml:space="preserve">essfully connected to this test </w:t>
      </w:r>
      <w:r w:rsidRPr="004E7BA6">
        <w:t>bed to meet the needs of proposed training and experiments.</w:t>
      </w:r>
      <w:r w:rsidR="00401711" w:rsidRPr="004E7BA6">
        <w:t xml:space="preserve"> </w:t>
      </w:r>
    </w:p>
    <w:p w14:paraId="35655667" w14:textId="7B1688DB" w:rsidR="008504C8" w:rsidRDefault="00401711" w:rsidP="004E7BA6">
      <w:pPr>
        <w:ind w:left="284" w:firstLine="283"/>
      </w:pPr>
      <w:r w:rsidRPr="004E7BA6">
        <w:t xml:space="preserve">In addition to develop </w:t>
      </w:r>
      <w:r w:rsidR="00554D80" w:rsidRPr="004E7BA6">
        <w:t xml:space="preserve">a pan-European test </w:t>
      </w:r>
      <w:r w:rsidRPr="004E7BA6">
        <w:t>bed for crisis management</w:t>
      </w:r>
      <w:r w:rsidR="004E7BA6" w:rsidRPr="004E7BA6">
        <w:t xml:space="preserve"> Driver+ </w:t>
      </w:r>
      <w:r w:rsidR="004E7BA6">
        <w:t xml:space="preserve">also </w:t>
      </w:r>
      <w:r w:rsidR="004E7BA6" w:rsidRPr="004E7BA6">
        <w:t xml:space="preserve">aims at capability development, emerging a portfolio of solutions and </w:t>
      </w:r>
      <w:r w:rsidR="00505B52">
        <w:t>building</w:t>
      </w:r>
      <w:r w:rsidR="004E7BA6" w:rsidRPr="004E7BA6">
        <w:t xml:space="preserve"> </w:t>
      </w:r>
      <w:r w:rsidR="004E7BA6">
        <w:t>a shared understanding in crisis m</w:t>
      </w:r>
      <w:r w:rsidR="004E7BA6" w:rsidRPr="004E7BA6">
        <w:t>anagement across Europe</w:t>
      </w:r>
      <w:r w:rsidR="004E7BA6">
        <w:t xml:space="preserve">. </w:t>
      </w:r>
      <w:r w:rsidR="00505B52">
        <w:t>To carry out these objectives four trials</w:t>
      </w:r>
      <w:r w:rsidR="00E27BA9">
        <w:t xml:space="preserve"> </w:t>
      </w:r>
      <w:r w:rsidR="00505B52">
        <w:t>have been planned and executed</w:t>
      </w:r>
      <w:r w:rsidR="00E27BA9">
        <w:t xml:space="preserve"> in Poland, France, Austria and Netherlands respectively</w:t>
      </w:r>
      <w:r w:rsidR="002A0455">
        <w:t>.</w:t>
      </w:r>
      <w:r w:rsidR="00E27BA9">
        <w:t xml:space="preserve"> </w:t>
      </w:r>
      <w:r w:rsidR="002A0455">
        <w:t xml:space="preserve">Different solutions and simulators are tested according to the </w:t>
      </w:r>
      <w:r w:rsidR="00E27BA9">
        <w:t>corresponding</w:t>
      </w:r>
      <w:r w:rsidR="002A0455">
        <w:t xml:space="preserve"> </w:t>
      </w:r>
      <w:r w:rsidR="00E27BA9">
        <w:t>trial goals.</w:t>
      </w:r>
      <w:r w:rsidR="00505B52">
        <w:t xml:space="preserve"> Moreover, </w:t>
      </w:r>
      <w:r w:rsidR="00754890">
        <w:t>the annual Innovation for Crisis Management (I4CM) event takes place for knowledge/experience dissemination and sharing and addressing different crisis management issues.</w:t>
      </w:r>
      <w:r w:rsidR="00505B52">
        <w:t xml:space="preserve"> </w:t>
      </w:r>
    </w:p>
    <w:p w14:paraId="346E9D68" w14:textId="1A50F395" w:rsidR="00187CAF" w:rsidRDefault="00754890" w:rsidP="00754890">
      <w:pPr>
        <w:ind w:left="284" w:firstLine="283"/>
      </w:pPr>
      <w:bookmarkStart w:id="1" w:name="_Ref785791"/>
      <w:r>
        <w:t>T</w:t>
      </w:r>
      <w:r w:rsidR="00952BEF">
        <w:t xml:space="preserve">his paper is </w:t>
      </w:r>
      <w:r w:rsidR="00CD1637">
        <w:t xml:space="preserve">to </w:t>
      </w:r>
      <w:r w:rsidR="00952BEF">
        <w:t>integrat</w:t>
      </w:r>
      <w:r w:rsidR="00CD1637">
        <w:t>e</w:t>
      </w:r>
      <w:r w:rsidR="00952BEF">
        <w:t xml:space="preserve"> </w:t>
      </w:r>
      <w:r w:rsidR="00CD1637">
        <w:t>three</w:t>
      </w:r>
      <w:r w:rsidR="00473042">
        <w:t xml:space="preserve"> traffic</w:t>
      </w:r>
      <w:r w:rsidR="00E12DC3">
        <w:t>/visualization</w:t>
      </w:r>
      <w:r w:rsidR="00473042">
        <w:t>-related</w:t>
      </w:r>
      <w:r w:rsidR="00952BEF">
        <w:t xml:space="preserve"> simulators for establishing </w:t>
      </w:r>
      <w:r w:rsidR="00CD1637">
        <w:t xml:space="preserve">a common simulation environment, so that different </w:t>
      </w:r>
      <w:r w:rsidR="00473042">
        <w:t>issues</w:t>
      </w:r>
      <w:r w:rsidR="00CD1637">
        <w:t xml:space="preserve"> of </w:t>
      </w:r>
      <w:r w:rsidR="00952BEF">
        <w:t xml:space="preserve">crisis </w:t>
      </w:r>
      <w:r w:rsidR="00CD1637">
        <w:t>incidents</w:t>
      </w:r>
      <w:r w:rsidR="00473042">
        <w:t>, e.g. crowd evacuation issue</w:t>
      </w:r>
      <w:r w:rsidR="00E12DC3">
        <w:t xml:space="preserve"> and </w:t>
      </w:r>
      <w:r w:rsidR="00473042">
        <w:t>vehicle routing issue,</w:t>
      </w:r>
      <w:r w:rsidR="00CD1637">
        <w:t xml:space="preserve"> can be taken into account </w:t>
      </w:r>
      <w:r w:rsidR="00473042">
        <w:t xml:space="preserve">for </w:t>
      </w:r>
      <w:r w:rsidR="00952BEF">
        <w:t>trials and exercises. In Section 2, the Driver+ test bed, the concept to couple the simulato</w:t>
      </w:r>
      <w:r w:rsidR="008D5DA0">
        <w:t>rs</w:t>
      </w:r>
      <w:r w:rsidR="00A0621C" w:rsidRPr="00A0621C">
        <w:t xml:space="preserve"> </w:t>
      </w:r>
      <w:r w:rsidR="00A0621C">
        <w:t>are firstly introduced. T</w:t>
      </w:r>
      <w:r w:rsidR="00952BEF">
        <w:t xml:space="preserve">he adopted simulators </w:t>
      </w:r>
      <w:r w:rsidR="008D5DA0">
        <w:t xml:space="preserve">and their </w:t>
      </w:r>
      <w:r w:rsidR="00A0621C">
        <w:t xml:space="preserve">main </w:t>
      </w:r>
      <w:r w:rsidR="008D5DA0">
        <w:t xml:space="preserve">functions </w:t>
      </w:r>
      <w:r w:rsidR="00A0621C">
        <w:t>related to the test bed will then be e</w:t>
      </w:r>
      <w:r w:rsidR="00952BEF">
        <w:t xml:space="preserve">xplained. </w:t>
      </w:r>
      <w:r w:rsidR="008D5DA0">
        <w:t xml:space="preserve">After that, </w:t>
      </w:r>
      <w:r w:rsidR="00A63D5F">
        <w:t xml:space="preserve">the </w:t>
      </w:r>
      <w:r w:rsidR="00A63D5F">
        <w:lastRenderedPageBreak/>
        <w:t xml:space="preserve">applied scenario for testing/demonstrating the coupling work is described in Section 3. </w:t>
      </w:r>
      <w:r w:rsidR="003273F3">
        <w:t xml:space="preserve">The respective action plan is clarified and illustrated </w:t>
      </w:r>
      <w:r w:rsidR="00044DB5">
        <w:t>afterwards</w:t>
      </w:r>
      <w:r w:rsidR="003273F3">
        <w:t xml:space="preserve">. </w:t>
      </w:r>
      <w:r w:rsidR="00D506BD">
        <w:t xml:space="preserve">In the end, </w:t>
      </w:r>
      <w:r w:rsidR="002F5F3F">
        <w:t xml:space="preserve">conclusion is made </w:t>
      </w:r>
      <w:r w:rsidR="00F53CDB">
        <w:t>and the</w:t>
      </w:r>
      <w:r w:rsidR="002F5F3F">
        <w:t xml:space="preserve"> planned work in the next phase is presented.</w:t>
      </w:r>
    </w:p>
    <w:bookmarkEnd w:id="1"/>
    <w:p w14:paraId="698A15CF" w14:textId="0FDD4DDC" w:rsidR="00DA4AC1" w:rsidRDefault="00D30E49" w:rsidP="00E80B22">
      <w:pPr>
        <w:pStyle w:val="Section"/>
      </w:pPr>
      <w:r>
        <w:t xml:space="preserve">Test </w:t>
      </w:r>
      <w:r w:rsidR="003847D0">
        <w:t>bed and s</w:t>
      </w:r>
      <w:r w:rsidR="004F0443">
        <w:t>imulators</w:t>
      </w:r>
    </w:p>
    <w:p w14:paraId="0C5658D5" w14:textId="5EF22E81" w:rsidR="00A51EB4" w:rsidRDefault="00B273C9" w:rsidP="0000001C">
      <w:pPr>
        <w:ind w:left="284" w:firstLine="283"/>
      </w:pPr>
      <w:r>
        <w:t>To simulate</w:t>
      </w:r>
      <w:r w:rsidR="00E65A49">
        <w:t xml:space="preserve"> a</w:t>
      </w:r>
      <w:r w:rsidR="0078534B">
        <w:t xml:space="preserve"> </w:t>
      </w:r>
      <w:r w:rsidR="00E65A49">
        <w:t xml:space="preserve">pre-defined crisis situation </w:t>
      </w:r>
      <w:r w:rsidR="00C05A0A">
        <w:t xml:space="preserve">with different aspects </w:t>
      </w:r>
      <w:r w:rsidR="00E65A49">
        <w:t xml:space="preserve">the related </w:t>
      </w:r>
      <w:r w:rsidR="0078534B">
        <w:t xml:space="preserve">simulators </w:t>
      </w:r>
      <w:r w:rsidR="00D177B5">
        <w:t>communicate</w:t>
      </w:r>
      <w:r w:rsidR="0078534B">
        <w:t xml:space="preserve"> and</w:t>
      </w:r>
      <w:r w:rsidR="00D177B5">
        <w:t xml:space="preserve"> synchronize with </w:t>
      </w:r>
      <w:r w:rsidR="00554D80">
        <w:t xml:space="preserve">each other via the Driver+ test </w:t>
      </w:r>
      <w:r w:rsidR="00D177B5">
        <w:t>bed Kafka.</w:t>
      </w:r>
      <w:r w:rsidR="00E65A49">
        <w:t xml:space="preserve"> In the following,</w:t>
      </w:r>
      <w:r w:rsidR="00D177B5">
        <w:t xml:space="preserve"> </w:t>
      </w:r>
      <w:r w:rsidR="00C67B65">
        <w:t xml:space="preserve">Kafka’s framework and its current development status and functions will be introduced. After that, </w:t>
      </w:r>
      <w:r w:rsidR="00CF5003">
        <w:t>the concept to couple the three simulators, XVR, SE-Star and SUMO, is explained. T</w:t>
      </w:r>
      <w:r w:rsidR="00E65A49">
        <w:t xml:space="preserve">he main characters and </w:t>
      </w:r>
      <w:r w:rsidR="00EF0E78">
        <w:t xml:space="preserve">applied </w:t>
      </w:r>
      <w:r w:rsidR="00E65A49">
        <w:t xml:space="preserve">functions of the simulators and </w:t>
      </w:r>
      <w:r w:rsidR="00F44EAA">
        <w:t>the</w:t>
      </w:r>
      <w:r w:rsidR="00E65A49">
        <w:t xml:space="preserve"> ways to connect </w:t>
      </w:r>
      <w:r w:rsidR="00F44EAA">
        <w:t xml:space="preserve">them </w:t>
      </w:r>
      <w:r w:rsidR="00CF5003">
        <w:t>to Kafka are explained accordingly.</w:t>
      </w:r>
    </w:p>
    <w:p w14:paraId="36CC5A02" w14:textId="7EC6CD12" w:rsidR="00C67B65" w:rsidRPr="00884C46" w:rsidRDefault="00554D80" w:rsidP="00C67B65">
      <w:pPr>
        <w:pStyle w:val="Subsection"/>
      </w:pPr>
      <w:r w:rsidRPr="00884C46">
        <w:t xml:space="preserve">Driver+ Test </w:t>
      </w:r>
      <w:r w:rsidR="00C67B65" w:rsidRPr="00884C46">
        <w:t>bed [TNO]</w:t>
      </w:r>
    </w:p>
    <w:p w14:paraId="61662799" w14:textId="1E616FF3" w:rsidR="001F324A" w:rsidRDefault="00145E04" w:rsidP="001F324A">
      <w:pPr>
        <w:ind w:firstLine="567"/>
      </w:pPr>
      <w:r>
        <w:t xml:space="preserve">Driver+ test bed </w:t>
      </w:r>
      <w:r w:rsidR="00CD3CD6">
        <w:t xml:space="preserve">Kafka </w:t>
      </w:r>
      <w:r>
        <w:t>is the essential technical infrastructure for all trials and exercises</w:t>
      </w:r>
      <w:r w:rsidR="00CD3CD6">
        <w:t xml:space="preserve"> in the project</w:t>
      </w:r>
      <w:r>
        <w:t xml:space="preserve">. </w:t>
      </w:r>
      <w:r w:rsidR="00F06314">
        <w:t xml:space="preserve">The objectives of the Driver+ test bed are not only to exchange information but </w:t>
      </w:r>
      <w:r w:rsidR="00E02243">
        <w:t xml:space="preserve">also to test solutions with </w:t>
      </w:r>
      <w:r w:rsidR="00854CFB">
        <w:t xml:space="preserve">given </w:t>
      </w:r>
      <w:r w:rsidR="00F06314">
        <w:t xml:space="preserve">fictitious </w:t>
      </w:r>
      <w:r w:rsidR="00854CFB">
        <w:t>incident</w:t>
      </w:r>
      <w:r w:rsidR="00E02243">
        <w:t>s,</w:t>
      </w:r>
      <w:r w:rsidR="00854CFB">
        <w:t xml:space="preserve"> </w:t>
      </w:r>
      <w:r w:rsidR="00F06314">
        <w:t xml:space="preserve">created by simulators. </w:t>
      </w:r>
      <w:r w:rsidR="000E5CCE">
        <w:t>The former one can be carried out with the Common Information Space (CIS)</w:t>
      </w:r>
      <w:r w:rsidR="00854CFB">
        <w:t xml:space="preserve"> of the test bed,</w:t>
      </w:r>
      <w:r w:rsidR="000E5CCE">
        <w:t xml:space="preserve"> while the latter one can be achieved with the Common Simulation Space (CSS), as </w:t>
      </w:r>
      <w:r w:rsidR="009D28DC">
        <w:t>illustrated</w:t>
      </w:r>
      <w:r w:rsidR="000E5CCE">
        <w:t xml:space="preserve"> in</w:t>
      </w:r>
      <w:r w:rsidR="00A00468">
        <w:t xml:space="preserve"> the test bed framework in</w:t>
      </w:r>
      <w:r w:rsidR="000E5CCE">
        <w:t xml:space="preserve"> </w:t>
      </w:r>
      <w:r w:rsidR="000E5CCE">
        <w:fldChar w:fldCharType="begin"/>
      </w:r>
      <w:r w:rsidR="000E5CCE">
        <w:instrText xml:space="preserve"> REF _Ref2617073 \h </w:instrText>
      </w:r>
      <w:r w:rsidR="000E5CCE">
        <w:fldChar w:fldCharType="separate"/>
      </w:r>
      <w:r w:rsidR="00A63575">
        <w:t xml:space="preserve">Figure </w:t>
      </w:r>
      <w:r w:rsidR="00A63575">
        <w:rPr>
          <w:noProof/>
        </w:rPr>
        <w:t>1</w:t>
      </w:r>
      <w:r w:rsidR="000E5CCE">
        <w:fldChar w:fldCharType="end"/>
      </w:r>
      <w:r w:rsidR="000E5CCE">
        <w:t xml:space="preserve">. In the CSS, different simulators exist. They can operate independently or interoperate with other simulators, </w:t>
      </w:r>
      <w:r w:rsidR="00E02243">
        <w:t>where</w:t>
      </w:r>
      <w:r w:rsidR="007E1D80">
        <w:t xml:space="preserve"> the necessary couplings </w:t>
      </w:r>
      <w:r w:rsidR="000E5CCE">
        <w:t xml:space="preserve">need to be established. </w:t>
      </w:r>
      <w:r w:rsidR="00854CFB">
        <w:t xml:space="preserve">There is a gateway to connect the CIS and CSS. With this gateway, the created fictitious incidents can be provided to the CIS and solutions can request changes to the simulation </w:t>
      </w:r>
      <w:sdt>
        <w:sdtPr>
          <w:id w:val="-145053763"/>
          <w:citation/>
        </w:sdtPr>
        <w:sdtEndPr/>
        <w:sdtContent>
          <w:r w:rsidR="00854CFB">
            <w:fldChar w:fldCharType="begin"/>
          </w:r>
          <w:r w:rsidR="00854CFB" w:rsidRPr="00854CFB">
            <w:instrText xml:space="preserve"> CITATION Vul19 \l 1031 </w:instrText>
          </w:r>
          <w:r w:rsidR="00854CFB">
            <w:fldChar w:fldCharType="separate"/>
          </w:r>
          <w:r w:rsidR="00A63575">
            <w:rPr>
              <w:noProof/>
            </w:rPr>
            <w:t>(Vullings, 2019)</w:t>
          </w:r>
          <w:r w:rsidR="00854CFB">
            <w:fldChar w:fldCharType="end"/>
          </w:r>
        </w:sdtContent>
      </w:sdt>
      <w:r w:rsidR="00854CFB">
        <w:t xml:space="preserve">. </w:t>
      </w:r>
      <w:r w:rsidR="009F4D2E">
        <w:t>There are also additional tools in the test bed</w:t>
      </w:r>
      <w:r w:rsidR="009F4D2E" w:rsidRPr="005A30C9">
        <w:t>, such as time service and scenario manager</w:t>
      </w:r>
      <w:r w:rsidR="009F4D2E">
        <w:t xml:space="preserve"> (see</w:t>
      </w:r>
      <w:r w:rsidR="009F4D2E" w:rsidRPr="005A30C9">
        <w:t xml:space="preserve"> </w:t>
      </w:r>
      <w:r w:rsidR="009F4D2E" w:rsidRPr="005A30C9">
        <w:fldChar w:fldCharType="begin"/>
      </w:r>
      <w:r w:rsidR="009F4D2E" w:rsidRPr="005A30C9">
        <w:instrText xml:space="preserve"> REF _Ref2617073 \h </w:instrText>
      </w:r>
      <w:r w:rsidR="009F4D2E" w:rsidRPr="005A30C9">
        <w:fldChar w:fldCharType="separate"/>
      </w:r>
      <w:r w:rsidR="00A63575">
        <w:t xml:space="preserve">Figure </w:t>
      </w:r>
      <w:r w:rsidR="00A63575">
        <w:rPr>
          <w:noProof/>
        </w:rPr>
        <w:t>1</w:t>
      </w:r>
      <w:r w:rsidR="009F4D2E" w:rsidRPr="005A30C9">
        <w:fldChar w:fldCharType="end"/>
      </w:r>
      <w:r w:rsidR="009F4D2E">
        <w:t>)</w:t>
      </w:r>
      <w:r w:rsidR="009F4D2E" w:rsidRPr="005A30C9">
        <w:t>.</w:t>
      </w:r>
      <w:r w:rsidR="009F4D2E">
        <w:t xml:space="preserve"> These tools are available as Docker containers and can be easily used</w:t>
      </w:r>
      <w:r w:rsidR="00714F80">
        <w:t xml:space="preserve"> and combined in a Docker environment.</w:t>
      </w:r>
    </w:p>
    <w:p w14:paraId="25D06307" w14:textId="564F60E6" w:rsidR="000E5CCE" w:rsidRDefault="00497DEC" w:rsidP="00270CD3">
      <w:pPr>
        <w:ind w:firstLine="567"/>
      </w:pPr>
      <w:r>
        <w:t xml:space="preserve">With </w:t>
      </w:r>
      <w:r w:rsidR="001F324A">
        <w:t>regard to</w:t>
      </w:r>
      <w:r>
        <w:t xml:space="preserve"> the flexibility of open source software and the available adapters </w:t>
      </w:r>
      <w:r w:rsidR="001F324A">
        <w:t xml:space="preserve">to connect to the test bed </w:t>
      </w:r>
      <w:r>
        <w:t xml:space="preserve">the </w:t>
      </w:r>
      <w:r w:rsidR="00270CD3">
        <w:t xml:space="preserve">development of the </w:t>
      </w:r>
      <w:r>
        <w:t xml:space="preserve">CSS and CIS are based on </w:t>
      </w:r>
      <w:r w:rsidR="001F324A">
        <w:t xml:space="preserve">the open source streaming platform, Apache Kafka. </w:t>
      </w:r>
      <w:r w:rsidR="009D68F2">
        <w:t xml:space="preserve">It can run easily in cloud with use of Docker. </w:t>
      </w:r>
      <w:r w:rsidR="000966B0">
        <w:t>Avro schema is used to define the respective data schemas with use of JSON</w:t>
      </w:r>
      <w:r w:rsidR="00B9294D">
        <w:t xml:space="preserve">. </w:t>
      </w:r>
      <w:r w:rsidR="001F324A">
        <w:t xml:space="preserve">Currently, </w:t>
      </w:r>
      <w:r w:rsidR="00F31E37">
        <w:t>the</w:t>
      </w:r>
      <w:r w:rsidR="001F324A">
        <w:t xml:space="preserve"> connecters in Java, C</w:t>
      </w:r>
      <w:r w:rsidR="00F31E37">
        <w:t>#, JavaScript, REST and Python are available in the Driver+ test bed for providing additional modelling and simulation functionality</w:t>
      </w:r>
      <w:r w:rsidR="008C0281">
        <w:t>.</w:t>
      </w:r>
    </w:p>
    <w:p w14:paraId="2690FD95" w14:textId="77777777" w:rsidR="004B4D2A" w:rsidRDefault="004B4D2A" w:rsidP="00C67B65"/>
    <w:bookmarkStart w:id="2" w:name="_Hlk526263847"/>
    <w:p w14:paraId="1F44F957" w14:textId="4699F3E3" w:rsidR="000E5CCE" w:rsidRDefault="00932A11" w:rsidP="000B730D">
      <w:pPr>
        <w:pStyle w:val="Beschriftung"/>
        <w:rPr>
          <w:rFonts w:ascii="Arial" w:hAnsi="Arial" w:cs="Arial"/>
          <w:b w:val="0"/>
          <w:lang w:val="en-GB"/>
        </w:rPr>
      </w:pPr>
      <w:r w:rsidRPr="00E25D48">
        <w:rPr>
          <w:rFonts w:ascii="Arial" w:hAnsi="Arial" w:cs="Arial"/>
          <w:b w:val="0"/>
          <w:lang w:val="en-GB"/>
        </w:rPr>
        <w:object w:dxaOrig="4281" w:dyaOrig="2407" w14:anchorId="71326E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0pt;height:231.6pt" o:ole="">
            <v:imagedata r:id="rId9" o:title="" cropbottom="15650f" cropright="18226f"/>
          </v:shape>
          <o:OLEObject Type="Embed" ProgID="PowerPoint.Slide.12" ShapeID="_x0000_i1025" DrawAspect="Content" ObjectID="_1613389710" r:id="rId10"/>
        </w:object>
      </w:r>
      <w:bookmarkEnd w:id="2"/>
    </w:p>
    <w:p w14:paraId="631653E7" w14:textId="341E5046" w:rsidR="00C67B65" w:rsidRDefault="000B730D" w:rsidP="000B730D">
      <w:pPr>
        <w:pStyle w:val="Beschriftung"/>
      </w:pPr>
      <w:bookmarkStart w:id="3" w:name="_Ref2617073"/>
      <w:r>
        <w:t xml:space="preserve">Figure </w:t>
      </w:r>
      <w:fldSimple w:instr=" SEQ Figure \* ARABIC ">
        <w:r w:rsidR="00A63575">
          <w:rPr>
            <w:noProof/>
          </w:rPr>
          <w:t>1</w:t>
        </w:r>
      </w:fldSimple>
      <w:bookmarkEnd w:id="3"/>
      <w:r w:rsidR="00C67B65">
        <w:t xml:space="preserve"> Overview of the fr</w:t>
      </w:r>
      <w:r w:rsidR="00A500C6">
        <w:t xml:space="preserve">amework of the test bed Kafka </w:t>
      </w:r>
      <w:sdt>
        <w:sdtPr>
          <w:id w:val="343289684"/>
          <w:citation/>
        </w:sdtPr>
        <w:sdtEndPr/>
        <w:sdtContent>
          <w:r w:rsidR="00A500C6">
            <w:fldChar w:fldCharType="begin"/>
          </w:r>
          <w:r w:rsidR="00A500C6" w:rsidRPr="00A500C6">
            <w:instrText xml:space="preserve"> CITATION Vul19 \l 1031 </w:instrText>
          </w:r>
          <w:r w:rsidR="00A500C6">
            <w:fldChar w:fldCharType="separate"/>
          </w:r>
          <w:r w:rsidR="00A63575">
            <w:rPr>
              <w:noProof/>
            </w:rPr>
            <w:t>(Vullings, 2019)</w:t>
          </w:r>
          <w:r w:rsidR="00A500C6">
            <w:fldChar w:fldCharType="end"/>
          </w:r>
        </w:sdtContent>
      </w:sdt>
      <w:r w:rsidR="00A500C6">
        <w:t>.</w:t>
      </w:r>
    </w:p>
    <w:p w14:paraId="4BC14FC5" w14:textId="77777777" w:rsidR="0028322B" w:rsidRPr="0028322B" w:rsidRDefault="0028322B" w:rsidP="0028322B"/>
    <w:p w14:paraId="43B5FC94" w14:textId="77777777" w:rsidR="00996AF4" w:rsidRPr="003F3BC7" w:rsidRDefault="00996AF4" w:rsidP="00996AF4">
      <w:pPr>
        <w:pStyle w:val="Subsection"/>
      </w:pPr>
      <w:r w:rsidRPr="003F3BC7">
        <w:t>Coupling concept [DLR,XVR, Thales]</w:t>
      </w:r>
    </w:p>
    <w:p w14:paraId="37A79F98" w14:textId="3CF39429" w:rsidR="00996AF4" w:rsidRDefault="00996AF4" w:rsidP="001C5D28">
      <w:r w:rsidRPr="003F3BC7">
        <w:t>The</w:t>
      </w:r>
      <w:r w:rsidR="001C5D28" w:rsidRPr="003F3BC7">
        <w:t xml:space="preserve"> main</w:t>
      </w:r>
      <w:r w:rsidRPr="003F3BC7">
        <w:t xml:space="preserve"> goal</w:t>
      </w:r>
      <w:r w:rsidR="001C5D28" w:rsidRPr="003F3BC7">
        <w:t xml:space="preserve"> of the </w:t>
      </w:r>
      <w:r w:rsidR="00721BC2">
        <w:t xml:space="preserve">current </w:t>
      </w:r>
      <w:r w:rsidR="001C5D28" w:rsidRPr="003F3BC7">
        <w:t xml:space="preserve">coupling work is to </w:t>
      </w:r>
      <w:r w:rsidR="00846201">
        <w:t xml:space="preserve">carry out </w:t>
      </w:r>
      <w:r w:rsidR="003F3BC7" w:rsidRPr="003F3BC7">
        <w:t xml:space="preserve">a common simulation </w:t>
      </w:r>
      <w:r w:rsidR="00846201">
        <w:t xml:space="preserve">environment </w:t>
      </w:r>
      <w:r w:rsidR="003F3BC7" w:rsidRPr="003F3BC7">
        <w:t>with consideration of vehicles, pedestrians</w:t>
      </w:r>
      <w:r w:rsidR="00B2396C">
        <w:t xml:space="preserve">, </w:t>
      </w:r>
      <w:r w:rsidR="003F3BC7" w:rsidRPr="003F3BC7">
        <w:t>and real-time vehicle dispatching</w:t>
      </w:r>
      <w:r w:rsidR="00846201">
        <w:t xml:space="preserve">, </w:t>
      </w:r>
      <w:r w:rsidR="003F3BC7" w:rsidRPr="003F3BC7">
        <w:t>routing</w:t>
      </w:r>
      <w:r w:rsidR="00846201">
        <w:t xml:space="preserve"> and positioning</w:t>
      </w:r>
      <w:r w:rsidR="003F3BC7" w:rsidRPr="003F3BC7">
        <w:t xml:space="preserve">. </w:t>
      </w:r>
      <w:r w:rsidR="00846201">
        <w:t xml:space="preserve">This simulation environment can </w:t>
      </w:r>
      <w:r w:rsidR="00A60B96">
        <w:t xml:space="preserve">then </w:t>
      </w:r>
      <w:r w:rsidR="00846201">
        <w:t xml:space="preserve">be </w:t>
      </w:r>
      <w:r w:rsidR="001976BC">
        <w:t xml:space="preserve">interactively </w:t>
      </w:r>
      <w:r w:rsidR="00846201">
        <w:t xml:space="preserve">used </w:t>
      </w:r>
      <w:r w:rsidR="001976BC">
        <w:t xml:space="preserve">by trainees </w:t>
      </w:r>
      <w:r w:rsidR="00846201">
        <w:t xml:space="preserve">for </w:t>
      </w:r>
      <w:r w:rsidR="00AC30B4">
        <w:t xml:space="preserve">crisis </w:t>
      </w:r>
      <w:r w:rsidR="00846201">
        <w:t>trials and e</w:t>
      </w:r>
      <w:r w:rsidR="00AC30B4">
        <w:t>xercises</w:t>
      </w:r>
      <w:r w:rsidR="00846201">
        <w:t>.</w:t>
      </w:r>
    </w:p>
    <w:p w14:paraId="0AA97CCD" w14:textId="55DC3532" w:rsidR="000A000A" w:rsidRDefault="004869C1" w:rsidP="001C5D28">
      <w:r>
        <w:t xml:space="preserve">The whole coupling work is based on the test bed Kafka and </w:t>
      </w:r>
      <w:r w:rsidR="00A500C6">
        <w:t>illustrated</w:t>
      </w:r>
      <w:r w:rsidR="00604DBB">
        <w:t xml:space="preserve"> in </w:t>
      </w:r>
      <w:r w:rsidR="00604DBB">
        <w:fldChar w:fldCharType="begin"/>
      </w:r>
      <w:r w:rsidR="00604DBB">
        <w:instrText xml:space="preserve"> REF _Ref2604188 \h </w:instrText>
      </w:r>
      <w:r w:rsidR="00604DBB">
        <w:fldChar w:fldCharType="separate"/>
      </w:r>
      <w:r w:rsidR="00A63575">
        <w:t xml:space="preserve">Figure </w:t>
      </w:r>
      <w:r w:rsidR="00A63575">
        <w:rPr>
          <w:noProof/>
        </w:rPr>
        <w:t>2</w:t>
      </w:r>
      <w:r w:rsidR="00604DBB">
        <w:fldChar w:fldCharType="end"/>
      </w:r>
      <w:r w:rsidR="00604DBB">
        <w:t xml:space="preserve">. </w:t>
      </w:r>
      <w:r w:rsidR="00AD46EF">
        <w:t xml:space="preserve">All simulators are synchronized with the time service provided by the test bed Kafka. </w:t>
      </w:r>
      <w:r w:rsidR="00A60B96">
        <w:t xml:space="preserve">There is a trial manager tool in the test bed for request sending and data exchanging. </w:t>
      </w:r>
      <w:r w:rsidR="00BD0CE7">
        <w:t xml:space="preserve">XVR (OS and RM) </w:t>
      </w:r>
      <w:r w:rsidR="00A500C6">
        <w:t xml:space="preserve">is used as </w:t>
      </w:r>
      <w:r w:rsidR="00BD0CE7">
        <w:t>visualization</w:t>
      </w:r>
      <w:r w:rsidR="00053AB7">
        <w:t xml:space="preserve"> and training</w:t>
      </w:r>
      <w:r w:rsidR="00BD0CE7">
        <w:t xml:space="preserve"> platform </w:t>
      </w:r>
      <w:r w:rsidR="001843F9">
        <w:t xml:space="preserve">as well as </w:t>
      </w:r>
      <w:r w:rsidR="00BD0CE7">
        <w:t>request sender</w:t>
      </w:r>
      <w:r w:rsidR="00A60B96">
        <w:t>.</w:t>
      </w:r>
      <w:r w:rsidR="00BD0CE7">
        <w:t xml:space="preserve"> </w:t>
      </w:r>
      <w:r w:rsidR="00AD46EF">
        <w:t xml:space="preserve">As visualization </w:t>
      </w:r>
      <w:r w:rsidR="0026361F">
        <w:t xml:space="preserve">and training </w:t>
      </w:r>
      <w:r w:rsidR="00AD46EF">
        <w:t xml:space="preserve">platform XVR OS continuously </w:t>
      </w:r>
      <w:r w:rsidR="00EC7574">
        <w:t xml:space="preserve">updates </w:t>
      </w:r>
      <w:r w:rsidR="00AD46EF">
        <w:t xml:space="preserve">crowd movements </w:t>
      </w:r>
      <w:r w:rsidR="00EC7574">
        <w:t xml:space="preserve">provided by SE-Star </w:t>
      </w:r>
      <w:r w:rsidR="00AD46EF">
        <w:t xml:space="preserve">and interacts with trainees according to the pre-defined training </w:t>
      </w:r>
      <w:r w:rsidR="005C7682">
        <w:t>procedure</w:t>
      </w:r>
      <w:r w:rsidR="00AD46EF">
        <w:t xml:space="preserve">, while XVR RM sends requests for vehicle dispatching, routing or/and positioning. Vehicular positions </w:t>
      </w:r>
      <w:r w:rsidR="0026361F">
        <w:t xml:space="preserve">and routes </w:t>
      </w:r>
      <w:r w:rsidR="00AD46EF">
        <w:t xml:space="preserve">will be indicated in the XVR RM portal. </w:t>
      </w:r>
    </w:p>
    <w:p w14:paraId="00A65293" w14:textId="4FE97CA4" w:rsidR="000A000A" w:rsidRDefault="00AC30B4" w:rsidP="001C5D28">
      <w:r>
        <w:t>O</w:t>
      </w:r>
      <w:r w:rsidR="00045656">
        <w:t>n</w:t>
      </w:r>
      <w:r>
        <w:t xml:space="preserve"> the traffic simulation side, </w:t>
      </w:r>
      <w:r w:rsidR="00AD46EF">
        <w:t xml:space="preserve">SUMO </w:t>
      </w:r>
      <w:r>
        <w:t>executes firstly</w:t>
      </w:r>
      <w:r w:rsidR="00AD46EF">
        <w:t xml:space="preserve"> </w:t>
      </w:r>
      <w:r>
        <w:t>the requests from the trial manager to s</w:t>
      </w:r>
      <w:r w:rsidR="00974584">
        <w:t xml:space="preserve">tart the simulation and then block </w:t>
      </w:r>
      <w:r>
        <w:t xml:space="preserve">roads </w:t>
      </w:r>
      <w:r w:rsidR="00974584">
        <w:t>upon request</w:t>
      </w:r>
      <w:r>
        <w:t xml:space="preserve">. </w:t>
      </w:r>
      <w:r w:rsidR="00974584">
        <w:t xml:space="preserve">During the simulation, SUMO </w:t>
      </w:r>
      <w:r>
        <w:t>send</w:t>
      </w:r>
      <w:r w:rsidR="00974584">
        <w:t>s</w:t>
      </w:r>
      <w:r>
        <w:t xml:space="preserve"> vehicles int</w:t>
      </w:r>
      <w:r w:rsidR="00974584">
        <w:t xml:space="preserve">o the simulation with the start and end </w:t>
      </w:r>
      <w:r w:rsidR="00045656">
        <w:t>positions</w:t>
      </w:r>
      <w:r w:rsidR="00974584">
        <w:t>, given by XVR.</w:t>
      </w:r>
      <w:r>
        <w:t xml:space="preserve"> </w:t>
      </w:r>
      <w:r w:rsidR="00974584">
        <w:t xml:space="preserve">SUMO will also </w:t>
      </w:r>
      <w:r>
        <w:t>search the fastest route for certain vehicles and send back the r</w:t>
      </w:r>
      <w:r w:rsidR="000876DC">
        <w:t xml:space="preserve">espective route information, </w:t>
      </w:r>
      <w:r>
        <w:t>vehicle positions</w:t>
      </w:r>
      <w:r w:rsidR="000876DC">
        <w:t xml:space="preserve"> and traffic state</w:t>
      </w:r>
      <w:r>
        <w:t xml:space="preserve"> accordi</w:t>
      </w:r>
      <w:r w:rsidR="000A000A">
        <w:t>ng to the requests f</w:t>
      </w:r>
      <w:r w:rsidR="00974584">
        <w:t xml:space="preserve">rom XVR </w:t>
      </w:r>
      <w:r w:rsidR="000A000A">
        <w:t>and the trial manager.</w:t>
      </w:r>
      <w:r w:rsidR="00D33836">
        <w:t xml:space="preserve"> </w:t>
      </w:r>
      <w:r w:rsidR="000A000A">
        <w:t xml:space="preserve">On the crowd simulation side, </w:t>
      </w:r>
      <w:r w:rsidR="005B7036">
        <w:t>SE-S</w:t>
      </w:r>
      <w:r w:rsidR="00713FAB">
        <w:t>tar</w:t>
      </w:r>
      <w:r w:rsidR="000A000A">
        <w:t xml:space="preserve"> receives real-time</w:t>
      </w:r>
      <w:r w:rsidR="00974584">
        <w:t xml:space="preserve"> obstacle positions from XVR </w:t>
      </w:r>
      <w:r w:rsidR="000A000A">
        <w:t>and vehicle positions from SUMO for simulating crowd movements, and delivers crowd positi</w:t>
      </w:r>
      <w:r w:rsidR="00974584">
        <w:t>ons to XVR OS</w:t>
      </w:r>
      <w:r w:rsidR="0069092A">
        <w:t xml:space="preserve">. </w:t>
      </w:r>
    </w:p>
    <w:p w14:paraId="538443F0" w14:textId="4DA4FF2B" w:rsidR="0069092A" w:rsidRDefault="00D33836" w:rsidP="001C5D28">
      <w:r>
        <w:t>T</w:t>
      </w:r>
      <w:r w:rsidR="0069092A">
        <w:t xml:space="preserve">he main coupling work </w:t>
      </w:r>
      <w:r w:rsidR="00282C91">
        <w:t>is finished</w:t>
      </w:r>
      <w:r w:rsidR="0069092A">
        <w:t xml:space="preserve">. Some of the </w:t>
      </w:r>
      <w:r w:rsidR="00D00721">
        <w:t xml:space="preserve">above mentioned </w:t>
      </w:r>
      <w:r w:rsidR="0069092A">
        <w:t>functions</w:t>
      </w:r>
      <w:r>
        <w:t xml:space="preserve">, indicated in grey in </w:t>
      </w:r>
      <w:r>
        <w:fldChar w:fldCharType="begin"/>
      </w:r>
      <w:r>
        <w:instrText xml:space="preserve"> REF _Ref2604188 \h </w:instrText>
      </w:r>
      <w:r>
        <w:fldChar w:fldCharType="separate"/>
      </w:r>
      <w:r w:rsidR="00A63575">
        <w:t xml:space="preserve">Figure </w:t>
      </w:r>
      <w:r w:rsidR="00A63575">
        <w:rPr>
          <w:noProof/>
        </w:rPr>
        <w:t>2</w:t>
      </w:r>
      <w:r>
        <w:fldChar w:fldCharType="end"/>
      </w:r>
      <w:r>
        <w:t>,</w:t>
      </w:r>
      <w:r w:rsidR="0069092A">
        <w:t xml:space="preserve"> will be implemented in the next phase.</w:t>
      </w:r>
    </w:p>
    <w:p w14:paraId="07D05759" w14:textId="77777777" w:rsidR="00AD46EF" w:rsidRDefault="00AD46EF" w:rsidP="001C5D28"/>
    <w:p w14:paraId="69EDC847" w14:textId="3A8FC30D" w:rsidR="00996AF4" w:rsidRDefault="00996AF4" w:rsidP="00996AF4"/>
    <w:p w14:paraId="04C9CFB4" w14:textId="77777777" w:rsidR="00882C1F" w:rsidRDefault="00882C1F" w:rsidP="00996AF4"/>
    <w:p w14:paraId="4D31E629" w14:textId="6E07C14E" w:rsidR="00882C1F" w:rsidRDefault="00882C1F" w:rsidP="00996AF4">
      <w:r>
        <w:rPr>
          <w:noProof/>
          <w:lang w:val="de-DE" w:eastAsia="zh-TW"/>
        </w:rPr>
        <w:lastRenderedPageBreak/>
        <w:drawing>
          <wp:inline distT="0" distB="0" distL="0" distR="0" wp14:anchorId="58410B68" wp14:editId="1A55F0E8">
            <wp:extent cx="4986655" cy="3828415"/>
            <wp:effectExtent l="0" t="0" r="4445" b="63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6655" cy="3828415"/>
                    </a:xfrm>
                    <a:prstGeom prst="rect">
                      <a:avLst/>
                    </a:prstGeom>
                    <a:noFill/>
                  </pic:spPr>
                </pic:pic>
              </a:graphicData>
            </a:graphic>
          </wp:inline>
        </w:drawing>
      </w:r>
    </w:p>
    <w:p w14:paraId="62294088" w14:textId="497BC10B" w:rsidR="00996AF4" w:rsidRPr="00DE74B3" w:rsidRDefault="00996AF4" w:rsidP="00996AF4">
      <w:pPr>
        <w:rPr>
          <w:sz w:val="16"/>
          <w:szCs w:val="16"/>
        </w:rPr>
      </w:pPr>
      <w:r w:rsidRPr="00DE74B3">
        <w:rPr>
          <w:sz w:val="16"/>
          <w:szCs w:val="16"/>
        </w:rPr>
        <w:t>*: RV: rescue vehicle; **: functions</w:t>
      </w:r>
      <w:r w:rsidR="006F71D5">
        <w:rPr>
          <w:sz w:val="16"/>
          <w:szCs w:val="16"/>
        </w:rPr>
        <w:t xml:space="preserve"> in grey will</w:t>
      </w:r>
      <w:r w:rsidR="004C6498">
        <w:rPr>
          <w:sz w:val="16"/>
          <w:szCs w:val="16"/>
        </w:rPr>
        <w:t xml:space="preserve"> be implemented in the next phase</w:t>
      </w:r>
      <w:r w:rsidRPr="00DE74B3">
        <w:rPr>
          <w:sz w:val="16"/>
          <w:szCs w:val="16"/>
        </w:rPr>
        <w:t>.</w:t>
      </w:r>
    </w:p>
    <w:p w14:paraId="639D7B18" w14:textId="77777777" w:rsidR="00996AF4" w:rsidRDefault="00996AF4" w:rsidP="00996AF4"/>
    <w:p w14:paraId="2B8831D2" w14:textId="6FFBD790" w:rsidR="00996AF4" w:rsidRPr="00E80702" w:rsidRDefault="000B730D" w:rsidP="000B730D">
      <w:pPr>
        <w:pStyle w:val="Beschriftung"/>
      </w:pPr>
      <w:bookmarkStart w:id="4" w:name="_Ref2604188"/>
      <w:r>
        <w:t xml:space="preserve">Figure </w:t>
      </w:r>
      <w:fldSimple w:instr=" SEQ Figure \* ARABIC ">
        <w:r w:rsidR="00A63575">
          <w:rPr>
            <w:noProof/>
          </w:rPr>
          <w:t>2</w:t>
        </w:r>
      </w:fldSimple>
      <w:bookmarkEnd w:id="4"/>
      <w:r w:rsidR="00996AF4">
        <w:t xml:space="preserve"> </w:t>
      </w:r>
      <w:proofErr w:type="gramStart"/>
      <w:r w:rsidR="006F71D5">
        <w:t>The</w:t>
      </w:r>
      <w:proofErr w:type="gramEnd"/>
      <w:r w:rsidR="006F71D5">
        <w:t xml:space="preserve"> concept to couple XVR</w:t>
      </w:r>
      <w:r w:rsidR="00EF7891">
        <w:t>, SUMO and SE-Star.</w:t>
      </w:r>
    </w:p>
    <w:p w14:paraId="0900F514" w14:textId="012FDD09" w:rsidR="006B3239" w:rsidRDefault="005B7036" w:rsidP="006B3239">
      <w:pPr>
        <w:pStyle w:val="Subsection"/>
      </w:pPr>
      <w:r>
        <w:t>SE-Star</w:t>
      </w:r>
      <w:r w:rsidR="004F0443">
        <w:t xml:space="preserve"> [</w:t>
      </w:r>
      <w:r w:rsidR="004F0443" w:rsidRPr="0065401C">
        <w:t>Thales]</w:t>
      </w:r>
    </w:p>
    <w:p w14:paraId="22DB8556" w14:textId="0C0ABC83" w:rsidR="00AF7161" w:rsidRDefault="0010015F" w:rsidP="0000001C">
      <w:pPr>
        <w:ind w:left="284" w:firstLine="283"/>
      </w:pPr>
      <w:r w:rsidRPr="0010015F">
        <w:t>Since 2008, inside Data Science &amp; Artificial Intelligence Labs of THALES, a Crowd Simulation engine</w:t>
      </w:r>
      <w:r>
        <w:t>,</w:t>
      </w:r>
      <w:r w:rsidRPr="0010015F">
        <w:t xml:space="preserve"> called SE-Star</w:t>
      </w:r>
      <w:r>
        <w:t>,</w:t>
      </w:r>
      <w:r w:rsidRPr="0010015F">
        <w:t xml:space="preserve"> has been design</w:t>
      </w:r>
      <w:r>
        <w:t>ed</w:t>
      </w:r>
      <w:r w:rsidR="00AF7161">
        <w:t xml:space="preserve">. </w:t>
      </w:r>
      <w:r>
        <w:t>It</w:t>
      </w:r>
      <w:r w:rsidR="00AF7161">
        <w:t xml:space="preserve"> is a life simulator managing: internal variables, motivations &amp; emotions, stimuli, personality and behaviors. SE-Star uses a Biomimetic control architecture based on navigation (Hippocampus), action selection (Basal ganglia) and planning (Frontal cortex). Use-cases are: design of critical infrastructures and business processes, supervision (video &amp; crowd) operators’ training, data generation for deep neural networks training (video &amp; dataset generation), decision support, what-if </w:t>
      </w:r>
      <w:r w:rsidR="009153B6">
        <w:t>scenario</w:t>
      </w:r>
      <w:r w:rsidR="00AF7161">
        <w:t xml:space="preserve"> exploration and collaborative systems testbed. SE-Star can provide information from high level (density, alarms</w:t>
      </w:r>
      <w:r>
        <w:t xml:space="preserve"> and</w:t>
      </w:r>
      <w:r w:rsidR="00AF7161">
        <w:t xml:space="preserve"> situation reports) to low level (individual’s information, devices’ status). </w:t>
      </w:r>
      <w:r>
        <w:t>It</w:t>
      </w:r>
      <w:r w:rsidR="00AF7161">
        <w:t xml:space="preserve"> can simulate between 5000 and 10000 peoples on one computer</w:t>
      </w:r>
      <w:r>
        <w:t xml:space="preserve"> in real time and</w:t>
      </w:r>
      <w:r w:rsidR="00AF7161">
        <w:t xml:space="preserve"> can work in di</w:t>
      </w:r>
      <w:r>
        <w:t>stributed mode pushing limits (t</w:t>
      </w:r>
      <w:r w:rsidR="00AF7161">
        <w:t xml:space="preserve">ested with 80000 peoples on 10 </w:t>
      </w:r>
      <w:proofErr w:type="spellStart"/>
      <w:r>
        <w:t>Intel</w:t>
      </w:r>
      <w:r w:rsidRPr="0010015F">
        <w:rPr>
          <w:vertAlign w:val="superscript"/>
        </w:rPr>
        <w:t>TM</w:t>
      </w:r>
      <w:proofErr w:type="spellEnd"/>
      <w:r>
        <w:t xml:space="preserve"> </w:t>
      </w:r>
      <w:r w:rsidR="00AF7161">
        <w:t xml:space="preserve">NUC computers). SE-Star has been used in </w:t>
      </w:r>
      <w:r>
        <w:t xml:space="preserve">the </w:t>
      </w:r>
      <w:r w:rsidR="00AF7161">
        <w:t>EU project</w:t>
      </w:r>
      <w:r>
        <w:t>s</w:t>
      </w:r>
      <w:r w:rsidR="00AF7161">
        <w:t xml:space="preserve"> (</w:t>
      </w:r>
      <w:proofErr w:type="spellStart"/>
      <w:r w:rsidR="00AF7161">
        <w:t>Opti</w:t>
      </w:r>
      <w:proofErr w:type="spellEnd"/>
      <w:r w:rsidR="00AF7161">
        <w:t xml:space="preserve">-Alert, SECURE-Ed, </w:t>
      </w:r>
      <w:proofErr w:type="spellStart"/>
      <w:r w:rsidR="00AF7161">
        <w:t>iCore</w:t>
      </w:r>
      <w:proofErr w:type="spellEnd"/>
      <w:r w:rsidR="00AF7161">
        <w:t>) and in THALES projects covering airports (Pisa), train stations (</w:t>
      </w:r>
      <w:proofErr w:type="spellStart"/>
      <w:r w:rsidR="00AF7161">
        <w:t>Gare</w:t>
      </w:r>
      <w:proofErr w:type="spellEnd"/>
      <w:r w:rsidR="00AF7161">
        <w:t xml:space="preserve"> du Nord) or crowded places (Me</w:t>
      </w:r>
      <w:r>
        <w:t>cca). Easily extendable, it</w:t>
      </w:r>
      <w:r w:rsidR="00AF7161">
        <w:t xml:space="preserve"> has been connected to real systems (crowd monitoring, airport supervision) using standard interfaces and protocols (SAOP, REST, RTSP)</w:t>
      </w:r>
      <w:r w:rsidR="00A53B46">
        <w:t xml:space="preserve">. </w:t>
      </w:r>
    </w:p>
    <w:p w14:paraId="5A1D9E42" w14:textId="61012487" w:rsidR="00737FF6" w:rsidRDefault="0010015F" w:rsidP="0000001C">
      <w:pPr>
        <w:ind w:left="284" w:firstLine="283"/>
      </w:pPr>
      <w:r w:rsidRPr="0010015F">
        <w:t>In the Driver+ project, the C# test bed adapter has been selected and extended to support SE-Star network messages</w:t>
      </w:r>
      <w:r w:rsidR="00AF7161">
        <w:t xml:space="preserve">. </w:t>
      </w:r>
      <w:r>
        <w:t>Those</w:t>
      </w:r>
      <w:r w:rsidR="00AF7161">
        <w:t xml:space="preserve"> network messages allow </w:t>
      </w:r>
      <w:proofErr w:type="gramStart"/>
      <w:r w:rsidR="00AF7161">
        <w:t>to control the simulation, share Entities and Objects information and control</w:t>
      </w:r>
      <w:proofErr w:type="gramEnd"/>
      <w:r w:rsidR="00AF7161">
        <w:t xml:space="preserve"> them.</w:t>
      </w:r>
    </w:p>
    <w:p w14:paraId="3CCA81A9" w14:textId="77777777" w:rsidR="00AF7161" w:rsidRDefault="00AF7161" w:rsidP="00A53B46">
      <w:pPr>
        <w:pStyle w:val="Listenabsatz"/>
        <w:numPr>
          <w:ilvl w:val="0"/>
          <w:numId w:val="39"/>
        </w:numPr>
      </w:pPr>
      <w:r>
        <w:lastRenderedPageBreak/>
        <w:t>Control the simulation: From the test bed time service, it’s possible to pause, play and change speed of the SE-Star simulation.</w:t>
      </w:r>
    </w:p>
    <w:p w14:paraId="1F769F1B" w14:textId="6DC33E08" w:rsidR="00AF7161" w:rsidRDefault="00AF7161" w:rsidP="00A53B46">
      <w:pPr>
        <w:pStyle w:val="Listenabsatz"/>
        <w:numPr>
          <w:ilvl w:val="0"/>
          <w:numId w:val="39"/>
        </w:numPr>
      </w:pPr>
      <w:r>
        <w:t xml:space="preserve">Share Entities and Objects: SE-Star </w:t>
      </w:r>
      <w:r w:rsidR="00A53B46">
        <w:t>creates</w:t>
      </w:r>
      <w:r>
        <w:t xml:space="preserve"> entities and objects relevant for the crowd simulation. Objects can be entry points for building (shops, restaurants, main entrances …) or security equipment like speakers for evacuation. SE-Star gets objects and entities that can impact the crowd simulation. It can be vehicles from XVR (ambulances) or SUMO (road traffic and sign) and entities from XVR like a firefighter.</w:t>
      </w:r>
    </w:p>
    <w:p w14:paraId="317100EF" w14:textId="4A4795A5" w:rsidR="006B3239" w:rsidRPr="000F4F19" w:rsidRDefault="004F0443" w:rsidP="006B3239">
      <w:pPr>
        <w:pStyle w:val="Subsection"/>
        <w:rPr>
          <w:color w:val="0000FF"/>
          <w:lang w:val="sv-SE"/>
        </w:rPr>
      </w:pPr>
      <w:r w:rsidRPr="000F4F19">
        <w:rPr>
          <w:color w:val="0000FF"/>
          <w:lang w:val="sv-SE"/>
        </w:rPr>
        <w:t xml:space="preserve">XVR </w:t>
      </w:r>
      <w:r w:rsidR="00737FF6" w:rsidRPr="000F4F19">
        <w:rPr>
          <w:color w:val="0000FF"/>
          <w:lang w:val="sv-SE"/>
        </w:rPr>
        <w:t>[</w:t>
      </w:r>
      <w:r w:rsidRPr="000F4F19">
        <w:rPr>
          <w:color w:val="0000FF"/>
          <w:lang w:val="sv-SE"/>
        </w:rPr>
        <w:t>XVR</w:t>
      </w:r>
      <w:r w:rsidR="00737FF6" w:rsidRPr="000F4F19">
        <w:rPr>
          <w:color w:val="0000FF"/>
          <w:lang w:val="sv-SE"/>
        </w:rPr>
        <w:t>]</w:t>
      </w:r>
    </w:p>
    <w:p w14:paraId="740617FD" w14:textId="3D24DD39" w:rsidR="004F0443" w:rsidRDefault="004F0443" w:rsidP="004F0443">
      <w:pPr>
        <w:pStyle w:val="Listenabsatz"/>
        <w:numPr>
          <w:ilvl w:val="0"/>
          <w:numId w:val="32"/>
        </w:numPr>
      </w:pPr>
      <w:r>
        <w:t>Brief introduction about XVR</w:t>
      </w:r>
      <w:r w:rsidR="002A7420">
        <w:t xml:space="preserve"> OS</w:t>
      </w:r>
      <w:r w:rsidR="00007D9C">
        <w:t xml:space="preserve"> and XVR RM</w:t>
      </w:r>
    </w:p>
    <w:p w14:paraId="12113E62" w14:textId="42957760" w:rsidR="004F0443" w:rsidRDefault="004F0443" w:rsidP="004F0443">
      <w:pPr>
        <w:pStyle w:val="Listenabsatz"/>
        <w:numPr>
          <w:ilvl w:val="0"/>
          <w:numId w:val="32"/>
        </w:numPr>
      </w:pPr>
      <w:r>
        <w:t xml:space="preserve">Connectors built for coupling with the </w:t>
      </w:r>
      <w:r w:rsidR="00554D80">
        <w:t>test bed</w:t>
      </w:r>
      <w:r>
        <w:t>/SE-S</w:t>
      </w:r>
      <w:r w:rsidR="00713FAB">
        <w:t>tar</w:t>
      </w:r>
    </w:p>
    <w:p w14:paraId="164FD871" w14:textId="102F26AB" w:rsidR="0064024F" w:rsidRPr="00737FF6" w:rsidRDefault="0064024F" w:rsidP="004F0443">
      <w:pPr>
        <w:pStyle w:val="Listenabsatz"/>
        <w:numPr>
          <w:ilvl w:val="0"/>
          <w:numId w:val="32"/>
        </w:numPr>
      </w:pPr>
      <w:r>
        <w:t>functions</w:t>
      </w:r>
    </w:p>
    <w:p w14:paraId="4B5EC293" w14:textId="05CBA0A0" w:rsidR="006B3239" w:rsidRPr="00A52224" w:rsidRDefault="004F0443" w:rsidP="006B3239">
      <w:pPr>
        <w:pStyle w:val="Subsection"/>
      </w:pPr>
      <w:r w:rsidRPr="00A52224">
        <w:t>SUMO-Connector</w:t>
      </w:r>
      <w:r w:rsidR="00737FF6" w:rsidRPr="00A52224">
        <w:t xml:space="preserve"> [DLR]</w:t>
      </w:r>
    </w:p>
    <w:p w14:paraId="1C5909AF" w14:textId="2EF5BC1C" w:rsidR="006F71D5" w:rsidRDefault="006F71D5" w:rsidP="0000001C">
      <w:pPr>
        <w:ind w:left="284" w:firstLine="283"/>
      </w:pPr>
      <w:r w:rsidRPr="006F71D5">
        <w:t xml:space="preserve">To </w:t>
      </w:r>
      <w:r w:rsidR="00361592">
        <w:t xml:space="preserve">be able to interact with other simulators during a simulation the SUMO component </w:t>
      </w:r>
      <w:proofErr w:type="spellStart"/>
      <w:r w:rsidR="00361592">
        <w:t>TraCI</w:t>
      </w:r>
      <w:proofErr w:type="spellEnd"/>
      <w:r w:rsidR="00361592">
        <w:t xml:space="preserve"> (Traffic Control Interface) is applied. </w:t>
      </w:r>
      <w:proofErr w:type="spellStart"/>
      <w:r w:rsidR="00361592">
        <w:t>Tra</w:t>
      </w:r>
      <w:r w:rsidR="000F6A37">
        <w:t>CI</w:t>
      </w:r>
      <w:proofErr w:type="spellEnd"/>
      <w:r w:rsidR="000B730D">
        <w:t xml:space="preserve"> </w:t>
      </w:r>
      <w:r w:rsidR="00361592">
        <w:t>can give</w:t>
      </w:r>
      <w:r>
        <w:t xml:space="preserve"> access to a running road traffic simula</w:t>
      </w:r>
      <w:r w:rsidR="00361592">
        <w:t xml:space="preserve">tion and </w:t>
      </w:r>
      <w:r>
        <w:t xml:space="preserve">allows </w:t>
      </w:r>
      <w:proofErr w:type="gramStart"/>
      <w:r>
        <w:t>to retrieve</w:t>
      </w:r>
      <w:proofErr w:type="gramEnd"/>
      <w:r>
        <w:t xml:space="preserve"> values of simulated objects</w:t>
      </w:r>
      <w:r w:rsidR="00361592">
        <w:t>, to manipulate their behaviors on-line and to change the us</w:t>
      </w:r>
      <w:r w:rsidR="00BC6990">
        <w:t>age status</w:t>
      </w:r>
      <w:r w:rsidR="00361592">
        <w:t xml:space="preserve"> of the infrastructure, e.g. road/lane use and traffic light</w:t>
      </w:r>
      <w:r w:rsidR="00BC6990">
        <w:t xml:space="preserve"> control</w:t>
      </w:r>
      <w:r w:rsidR="000F6A37">
        <w:t xml:space="preserve"> </w:t>
      </w:r>
      <w:sdt>
        <w:sdtPr>
          <w:id w:val="-1293748173"/>
          <w:citation/>
        </w:sdtPr>
        <w:sdtEndPr/>
        <w:sdtContent>
          <w:r w:rsidR="000F6A37">
            <w:fldChar w:fldCharType="begin"/>
          </w:r>
          <w:r w:rsidR="000F6A37">
            <w:instrText xml:space="preserve">CITATION SUM19 \l 1031 </w:instrText>
          </w:r>
          <w:r w:rsidR="000F6A37">
            <w:fldChar w:fldCharType="separate"/>
          </w:r>
          <w:r w:rsidR="00A63575">
            <w:rPr>
              <w:noProof/>
            </w:rPr>
            <w:t>(SUMO-TraCI, 2019)</w:t>
          </w:r>
          <w:r w:rsidR="000F6A37">
            <w:fldChar w:fldCharType="end"/>
          </w:r>
        </w:sdtContent>
      </w:sdt>
      <w:r>
        <w:t>.</w:t>
      </w:r>
      <w:r w:rsidR="00044D29">
        <w:t xml:space="preserve"> Currently, most of </w:t>
      </w:r>
      <w:proofErr w:type="spellStart"/>
      <w:r w:rsidR="00044D29">
        <w:t>TraCI</w:t>
      </w:r>
      <w:proofErr w:type="spellEnd"/>
      <w:r w:rsidR="00044D29">
        <w:t xml:space="preserve"> functions are implemented in Python. Therefore, the python</w:t>
      </w:r>
      <w:r w:rsidR="00554D80">
        <w:t xml:space="preserve"> test-bed </w:t>
      </w:r>
      <w:r w:rsidR="00044D29">
        <w:t xml:space="preserve">adapter is adopted to connect SUMO and the test bed Kafka. </w:t>
      </w:r>
    </w:p>
    <w:p w14:paraId="6560D510" w14:textId="5EE1E044" w:rsidR="00044D29" w:rsidRDefault="00AA256B" w:rsidP="0000001C">
      <w:pPr>
        <w:ind w:left="284" w:firstLine="283"/>
      </w:pPr>
      <w:r>
        <w:t>According to the defined coupling concept</w:t>
      </w:r>
      <w:r w:rsidR="004374AA">
        <w:t xml:space="preserve"> in 2.2 the required messages are divid</w:t>
      </w:r>
      <w:r w:rsidR="00BF263F">
        <w:t xml:space="preserve">ed into </w:t>
      </w:r>
      <w:r w:rsidR="00BD2240">
        <w:t>three</w:t>
      </w:r>
      <w:r w:rsidR="00BF263F">
        <w:t xml:space="preserve"> categories.</w:t>
      </w:r>
    </w:p>
    <w:p w14:paraId="2A7B52C9" w14:textId="0B897E7D" w:rsidR="00BF263F" w:rsidRDefault="00BF263F" w:rsidP="0000001C">
      <w:pPr>
        <w:pStyle w:val="Listenabsatz"/>
        <w:numPr>
          <w:ilvl w:val="0"/>
          <w:numId w:val="46"/>
        </w:numPr>
      </w:pPr>
      <w:r>
        <w:t>Configu</w:t>
      </w:r>
      <w:r w:rsidR="00A061D1">
        <w:t>ration</w:t>
      </w:r>
    </w:p>
    <w:p w14:paraId="4EDAB51B" w14:textId="6AEC89A1" w:rsidR="00044D29" w:rsidRDefault="00446D3E" w:rsidP="00BF263F">
      <w:pPr>
        <w:pStyle w:val="Listenabsatz"/>
        <w:ind w:left="1004" w:firstLine="0"/>
      </w:pPr>
      <w:r>
        <w:t>In this category, the start and end times of a simulation</w:t>
      </w:r>
      <w:r w:rsidR="00CE2F83">
        <w:t xml:space="preserve"> and the simulation configure file name</w:t>
      </w:r>
      <w:r>
        <w:t xml:space="preserve"> are defined. Moreover, the data aggregation intervals for the traffic in the whole network, each single vehicle and the traffic in the affected area are defined respectively, where the latter two intervals are optional items. </w:t>
      </w:r>
      <w:r w:rsidR="00BD2240">
        <w:t>The corresponding data will be sent back to the test bed Kafka at the pre-defined intervals.</w:t>
      </w:r>
    </w:p>
    <w:p w14:paraId="29A4D7F9" w14:textId="3A335B8D" w:rsidR="00044D29" w:rsidRDefault="00A061D1" w:rsidP="0000001C">
      <w:pPr>
        <w:pStyle w:val="Listenabsatz"/>
        <w:numPr>
          <w:ilvl w:val="0"/>
          <w:numId w:val="46"/>
        </w:numPr>
      </w:pPr>
      <w:r>
        <w:t>Affected area</w:t>
      </w:r>
      <w:r w:rsidR="00EF66DB">
        <w:t>s</w:t>
      </w:r>
    </w:p>
    <w:p w14:paraId="77535F6C" w14:textId="412E6EA0" w:rsidR="00446D3E" w:rsidRDefault="00EF66DB" w:rsidP="00446D3E">
      <w:pPr>
        <w:pStyle w:val="Listenabsatz"/>
        <w:ind w:left="1004" w:firstLine="0"/>
      </w:pPr>
      <w:r>
        <w:t xml:space="preserve">Each affected area </w:t>
      </w:r>
      <w:r w:rsidR="00DD41E7">
        <w:t>is defined with ID, its polygon information as well as</w:t>
      </w:r>
      <w:r w:rsidR="00DD256E">
        <w:t xml:space="preserve"> </w:t>
      </w:r>
      <w:proofErr w:type="gramStart"/>
      <w:r w:rsidR="00DD256E">
        <w:t>the begin</w:t>
      </w:r>
      <w:proofErr w:type="gramEnd"/>
      <w:r w:rsidR="00DD256E">
        <w:t xml:space="preserve"> and end times. Furthermore, the status of broken traffic lights</w:t>
      </w:r>
      <w:r w:rsidR="00A2140A">
        <w:t xml:space="preserve"> in the area</w:t>
      </w:r>
      <w:r w:rsidR="00DD256E">
        <w:t>, i.e. true or false, and the restricted vehicle type</w:t>
      </w:r>
      <w:r w:rsidR="00A2140A">
        <w:t>s also need</w:t>
      </w:r>
      <w:r w:rsidR="00DD256E">
        <w:t xml:space="preserve"> to be defined. All roads in the affected areas will be closed </w:t>
      </w:r>
      <w:r w:rsidR="000B2B7A">
        <w:t xml:space="preserve">for the defined restricted vehicle types </w:t>
      </w:r>
      <w:r w:rsidR="00DD256E">
        <w:t>according to</w:t>
      </w:r>
      <w:r w:rsidR="00543690">
        <w:t xml:space="preserve"> the given begin and end times.</w:t>
      </w:r>
    </w:p>
    <w:p w14:paraId="2F1A6664" w14:textId="606FC8FE" w:rsidR="00BD2240" w:rsidRDefault="00BD2240" w:rsidP="00BD2240">
      <w:pPr>
        <w:pStyle w:val="Listenabsatz"/>
        <w:numPr>
          <w:ilvl w:val="0"/>
          <w:numId w:val="46"/>
        </w:numPr>
      </w:pPr>
      <w:r>
        <w:t>Request</w:t>
      </w:r>
    </w:p>
    <w:p w14:paraId="3B7EAA8A" w14:textId="71D8DC91" w:rsidR="00BD2240" w:rsidRDefault="00BD2240" w:rsidP="00BD2240">
      <w:pPr>
        <w:pStyle w:val="Listenabsatz"/>
        <w:ind w:left="1004" w:firstLine="0"/>
      </w:pPr>
      <w:r>
        <w:t xml:space="preserve">It </w:t>
      </w:r>
      <w:r w:rsidR="000B2B7A">
        <w:t xml:space="preserve">is mainly to handle three </w:t>
      </w:r>
      <w:r w:rsidR="00FF21C5">
        <w:t>requests</w:t>
      </w:r>
      <w:r w:rsidR="000B2B7A">
        <w:t>:</w:t>
      </w:r>
      <w:r w:rsidR="00FF21C5">
        <w:t xml:space="preserve"> (1) to insert rescue vehicles in the simulation with the given </w:t>
      </w:r>
      <w:r w:rsidR="000B2B7A">
        <w:t>start and end geo-coordinates;</w:t>
      </w:r>
      <w:r w:rsidR="00FF21C5">
        <w:t xml:space="preserve"> (2) to find the corresponding fastest routes and send them back to the test bed, and (3) to send the respective vehicle positions at each time stamp, which is configurable, back to the test bed.</w:t>
      </w:r>
    </w:p>
    <w:p w14:paraId="3101CC8A" w14:textId="09D678C6" w:rsidR="00E55B06" w:rsidRPr="00A52224" w:rsidRDefault="00A52224" w:rsidP="00A52224">
      <w:pPr>
        <w:ind w:left="284" w:firstLine="0"/>
      </w:pPr>
      <w:r>
        <w:t xml:space="preserve">The developed SUMO-Connector </w:t>
      </w:r>
      <w:r w:rsidR="007324FC">
        <w:t>for the test bed</w:t>
      </w:r>
      <w:r w:rsidR="003A195A">
        <w:t xml:space="preserve"> and two scenario examples are </w:t>
      </w:r>
      <w:r>
        <w:t xml:space="preserve">available under </w:t>
      </w:r>
      <w:hyperlink r:id="rId12" w:history="1">
        <w:r w:rsidRPr="006B027B">
          <w:rPr>
            <w:rStyle w:val="Hyperlink"/>
          </w:rPr>
          <w:t>https://github.com/DRIVER-EU/sumo-connector</w:t>
        </w:r>
      </w:hyperlink>
      <w:r w:rsidR="00953D69">
        <w:t>.</w:t>
      </w:r>
    </w:p>
    <w:p w14:paraId="7A47F1CF" w14:textId="0C0781CF" w:rsidR="00EF61C1" w:rsidRDefault="00EF61C1" w:rsidP="006F463C">
      <w:pPr>
        <w:pStyle w:val="Section"/>
      </w:pPr>
      <w:r>
        <w:lastRenderedPageBreak/>
        <w:t xml:space="preserve">Scenario </w:t>
      </w:r>
    </w:p>
    <w:p w14:paraId="76F97ADD" w14:textId="77777777" w:rsidR="00920C7B" w:rsidRPr="00EA48C3" w:rsidRDefault="00EF61C1" w:rsidP="006F463C">
      <w:pPr>
        <w:pStyle w:val="Subsection"/>
      </w:pPr>
      <w:r w:rsidRPr="00EA48C3">
        <w:t>Description</w:t>
      </w:r>
      <w:r w:rsidR="004C46D1" w:rsidRPr="00EA48C3">
        <w:t xml:space="preserve"> </w:t>
      </w:r>
      <w:r w:rsidRPr="00EA48C3">
        <w:t>[DLR]</w:t>
      </w:r>
    </w:p>
    <w:p w14:paraId="753E15CA" w14:textId="0A6110E5" w:rsidR="00957C37" w:rsidRDefault="00920C7B" w:rsidP="00202774">
      <w:r>
        <w:t>To test the</w:t>
      </w:r>
      <w:r w:rsidR="00AC56DB">
        <w:t xml:space="preserve"> proposed</w:t>
      </w:r>
      <w:r>
        <w:t xml:space="preserve"> </w:t>
      </w:r>
      <w:r w:rsidR="00AC56DB">
        <w:t xml:space="preserve">coupling work </w:t>
      </w:r>
      <w:r>
        <w:t xml:space="preserve">a </w:t>
      </w:r>
      <w:r w:rsidR="00BA5088">
        <w:t xml:space="preserve">synthetic </w:t>
      </w:r>
      <w:r>
        <w:t xml:space="preserve">scenario around the main railway station in Rotterdam, the </w:t>
      </w:r>
      <w:r w:rsidR="0014017D">
        <w:t>Netherlands</w:t>
      </w:r>
      <w:r>
        <w:t xml:space="preserve"> has been established. </w:t>
      </w:r>
      <w:r w:rsidR="00957C37">
        <w:t>In this scenario, a</w:t>
      </w:r>
      <w:r w:rsidR="005360DF">
        <w:t xml:space="preserve"> </w:t>
      </w:r>
      <w:r w:rsidR="00B80F1E">
        <w:t>vehicle</w:t>
      </w:r>
      <w:r w:rsidR="005360DF">
        <w:t xml:space="preserve"> incident has </w:t>
      </w:r>
      <w:r w:rsidR="00957C37">
        <w:t xml:space="preserve">occurred </w:t>
      </w:r>
      <w:r w:rsidR="00C7000D">
        <w:t xml:space="preserve">at </w:t>
      </w:r>
      <w:r w:rsidR="00957C37">
        <w:t xml:space="preserve">the main railway station. </w:t>
      </w:r>
      <w:r w:rsidR="00675D4B">
        <w:t xml:space="preserve">No trains are allowed to run. </w:t>
      </w:r>
      <w:r w:rsidR="00957C37">
        <w:t xml:space="preserve">The surrounding roads need to be </w:t>
      </w:r>
      <w:r w:rsidR="00B80F1E">
        <w:t>closed and</w:t>
      </w:r>
      <w:r w:rsidR="00957C37">
        <w:t xml:space="preserve"> the people in</w:t>
      </w:r>
      <w:r w:rsidR="00675D4B">
        <w:t xml:space="preserve">side and </w:t>
      </w:r>
      <w:r w:rsidR="00957C37">
        <w:t xml:space="preserve">around the railway station need to be evacuated. </w:t>
      </w:r>
      <w:r w:rsidR="000375F8">
        <w:t xml:space="preserve">An overview about the scenario is illustrated in </w:t>
      </w:r>
      <w:r w:rsidR="000375F8">
        <w:fldChar w:fldCharType="begin"/>
      </w:r>
      <w:r w:rsidR="000375F8">
        <w:instrText xml:space="preserve"> REF _Ref2594819 \h </w:instrText>
      </w:r>
      <w:r w:rsidR="000375F8">
        <w:fldChar w:fldCharType="separate"/>
      </w:r>
      <w:r w:rsidR="00A63575">
        <w:t xml:space="preserve">Figure </w:t>
      </w:r>
      <w:r w:rsidR="00A63575">
        <w:rPr>
          <w:noProof/>
        </w:rPr>
        <w:t>3</w:t>
      </w:r>
      <w:r w:rsidR="000375F8">
        <w:fldChar w:fldCharType="end"/>
      </w:r>
      <w:r w:rsidR="000375F8">
        <w:t>.</w:t>
      </w:r>
    </w:p>
    <w:p w14:paraId="51329E14" w14:textId="7D4208F0" w:rsidR="007F596B" w:rsidRDefault="00957C37" w:rsidP="00202774">
      <w:r>
        <w:t>Furthermore,</w:t>
      </w:r>
      <w:r w:rsidR="00192553">
        <w:t xml:space="preserve"> the crisis manager need</w:t>
      </w:r>
      <w:r w:rsidR="00421F4C">
        <w:t>s</w:t>
      </w:r>
      <w:r w:rsidR="00192553">
        <w:t xml:space="preserve"> t</w:t>
      </w:r>
      <w:r w:rsidR="00F62483">
        <w:t xml:space="preserve">o dispatch </w:t>
      </w:r>
      <w:r>
        <w:t xml:space="preserve">the rescue </w:t>
      </w:r>
      <w:r w:rsidR="00F62483">
        <w:t>team, police and medical staffs</w:t>
      </w:r>
      <w:r w:rsidR="00192553">
        <w:t xml:space="preserve"> from different units</w:t>
      </w:r>
      <w:r>
        <w:t xml:space="preserve"> to different </w:t>
      </w:r>
      <w:r w:rsidR="00192553">
        <w:t xml:space="preserve">locations </w:t>
      </w:r>
      <w:r w:rsidR="00F62483">
        <w:t>at different times</w:t>
      </w:r>
      <w:r w:rsidR="00421F4C">
        <w:t xml:space="preserve"> </w:t>
      </w:r>
      <w:r w:rsidR="00F62483">
        <w:t>according to t</w:t>
      </w:r>
      <w:r w:rsidR="005A4E75">
        <w:t>he rescue progress</w:t>
      </w:r>
      <w:r w:rsidR="00192553">
        <w:t>.</w:t>
      </w:r>
    </w:p>
    <w:p w14:paraId="0BDE7A41" w14:textId="77777777" w:rsidR="005360DF" w:rsidRPr="00920C7B" w:rsidRDefault="005360DF" w:rsidP="00202774"/>
    <w:p w14:paraId="1DE756B6" w14:textId="77CFAFBB" w:rsidR="007F596B" w:rsidRDefault="007F596B" w:rsidP="007F596B">
      <w:pPr>
        <w:jc w:val="center"/>
      </w:pPr>
      <w:r>
        <w:rPr>
          <w:noProof/>
          <w:lang w:val="de-DE" w:eastAsia="zh-TW"/>
        </w:rPr>
        <w:drawing>
          <wp:inline distT="0" distB="0" distL="0" distR="0" wp14:anchorId="590CE64E" wp14:editId="7DFEDF6D">
            <wp:extent cx="5011615" cy="3063531"/>
            <wp:effectExtent l="0" t="0" r="0" b="3810"/>
            <wp:docPr id="68" name="Grafi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19907" cy="3068600"/>
                    </a:xfrm>
                    <a:prstGeom prst="rect">
                      <a:avLst/>
                    </a:prstGeom>
                    <a:noFill/>
                  </pic:spPr>
                </pic:pic>
              </a:graphicData>
            </a:graphic>
          </wp:inline>
        </w:drawing>
      </w:r>
    </w:p>
    <w:p w14:paraId="20308E38" w14:textId="77777777" w:rsidR="007F596B" w:rsidRDefault="007F596B" w:rsidP="00202774"/>
    <w:p w14:paraId="669286F7" w14:textId="1751E971" w:rsidR="007F596B" w:rsidRDefault="00BA5088" w:rsidP="00BA5088">
      <w:pPr>
        <w:pStyle w:val="Beschriftung"/>
      </w:pPr>
      <w:bookmarkStart w:id="5" w:name="_Ref2594819"/>
      <w:bookmarkStart w:id="6" w:name="_Ref2594812"/>
      <w:r>
        <w:t xml:space="preserve">Figure </w:t>
      </w:r>
      <w:fldSimple w:instr=" SEQ Figure \* ARABIC ">
        <w:r w:rsidR="00A63575">
          <w:rPr>
            <w:noProof/>
          </w:rPr>
          <w:t>3</w:t>
        </w:r>
      </w:fldSimple>
      <w:bookmarkEnd w:id="5"/>
      <w:r>
        <w:t xml:space="preserve"> </w:t>
      </w:r>
      <w:r w:rsidR="000375F8">
        <w:t xml:space="preserve"> Overview </w:t>
      </w:r>
      <w:r w:rsidR="00957C37">
        <w:t>of the synthetic scenario</w:t>
      </w:r>
      <w:bookmarkEnd w:id="6"/>
      <w:r w:rsidR="000375F8">
        <w:t xml:space="preserve"> at the mai</w:t>
      </w:r>
      <w:r w:rsidR="006B2C19">
        <w:t>n railway station in Rotterdam.</w:t>
      </w:r>
    </w:p>
    <w:p w14:paraId="69B9CF7C" w14:textId="433E8517" w:rsidR="00A428F2" w:rsidRDefault="006F463C" w:rsidP="006F463C">
      <w:pPr>
        <w:pStyle w:val="Subsection"/>
      </w:pPr>
      <w:r>
        <w:t>Simulation</w:t>
      </w:r>
      <w:r w:rsidR="00A428F2">
        <w:t xml:space="preserve"> setup</w:t>
      </w:r>
    </w:p>
    <w:p w14:paraId="095337E9" w14:textId="70D1CC22" w:rsidR="0080639E" w:rsidRDefault="0080639E" w:rsidP="008A6736">
      <w:pPr>
        <w:ind w:left="284" w:firstLine="0"/>
      </w:pPr>
      <w:proofErr w:type="spellStart"/>
      <w:r>
        <w:t>OpenStreetMap</w:t>
      </w:r>
      <w:proofErr w:type="spellEnd"/>
      <w:r>
        <w:t xml:space="preserve"> is used as th</w:t>
      </w:r>
      <w:r w:rsidR="00540E35">
        <w:t>e</w:t>
      </w:r>
      <w:r w:rsidR="008A6736">
        <w:t xml:space="preserve"> basic map for all simulators.</w:t>
      </w:r>
      <w:r w:rsidR="00077678">
        <w:t xml:space="preserve"> Moreover, the 3D map at the main railway station is also applied for crowd simulation and trial visualization. Regarding traffic demand, synthetic traffic, including passenger cars, buses, trucks, trams, bicycles and pedestrians, is generated</w:t>
      </w:r>
      <w:r w:rsidR="002938BD">
        <w:t>.</w:t>
      </w:r>
      <w:r w:rsidR="000423D4">
        <w:t xml:space="preserve"> </w:t>
      </w:r>
      <w:r w:rsidR="000423D4">
        <w:fldChar w:fldCharType="begin"/>
      </w:r>
      <w:r w:rsidR="000423D4">
        <w:instrText xml:space="preserve"> REF _Ref2597087 \h </w:instrText>
      </w:r>
      <w:r w:rsidR="000423D4">
        <w:fldChar w:fldCharType="separate"/>
      </w:r>
      <w:r w:rsidR="00A63575">
        <w:t xml:space="preserve">Figure </w:t>
      </w:r>
      <w:r w:rsidR="00A63575">
        <w:rPr>
          <w:noProof/>
        </w:rPr>
        <w:t>4</w:t>
      </w:r>
      <w:r w:rsidR="000423D4">
        <w:fldChar w:fldCharType="end"/>
      </w:r>
      <w:r w:rsidR="002938BD">
        <w:t xml:space="preserve"> shows an overview about the simulated </w:t>
      </w:r>
      <w:r w:rsidR="00154440">
        <w:t>crowd movements with SE-S</w:t>
      </w:r>
      <w:r w:rsidR="00713FAB">
        <w:t>tar</w:t>
      </w:r>
      <w:r w:rsidR="00154440">
        <w:t xml:space="preserve">, while </w:t>
      </w:r>
      <w:r w:rsidR="00154440">
        <w:fldChar w:fldCharType="begin"/>
      </w:r>
      <w:r w:rsidR="00154440">
        <w:instrText xml:space="preserve"> REF _Ref2598302 \h </w:instrText>
      </w:r>
      <w:r w:rsidR="00154440">
        <w:fldChar w:fldCharType="separate"/>
      </w:r>
      <w:r w:rsidR="00A63575">
        <w:t xml:space="preserve">Figure </w:t>
      </w:r>
      <w:r w:rsidR="00A63575">
        <w:rPr>
          <w:noProof/>
        </w:rPr>
        <w:t>5</w:t>
      </w:r>
      <w:r w:rsidR="00154440">
        <w:fldChar w:fldCharType="end"/>
      </w:r>
      <w:r w:rsidR="00154440">
        <w:t xml:space="preserve"> shows the network for traffic</w:t>
      </w:r>
      <w:r w:rsidR="00531151">
        <w:t xml:space="preserve"> simulation and the road closure</w:t>
      </w:r>
      <w:r w:rsidR="0034685A">
        <w:t xml:space="preserve"> area</w:t>
      </w:r>
      <w:r w:rsidR="00531151">
        <w:t>, indicated in yellow</w:t>
      </w:r>
      <w:r w:rsidR="00154440">
        <w:t xml:space="preserve">. </w:t>
      </w:r>
      <w:r w:rsidR="00531151">
        <w:t xml:space="preserve">During the road closure period only authority vehicles can run in the closed area. </w:t>
      </w:r>
      <w:r w:rsidR="006F381F">
        <w:t xml:space="preserve">There is no change in traffic light control. </w:t>
      </w:r>
      <w:r w:rsidR="009F6186">
        <w:t>Together with the crowd movements, vehicle positions</w:t>
      </w:r>
      <w:r w:rsidR="00B11ACE">
        <w:t>, which are</w:t>
      </w:r>
      <w:r w:rsidR="009F6186">
        <w:t xml:space="preserve"> </w:t>
      </w:r>
      <w:r w:rsidR="00055C94">
        <w:t xml:space="preserve">sent </w:t>
      </w:r>
      <w:r w:rsidR="009F6186">
        <w:t>upon request</w:t>
      </w:r>
      <w:r w:rsidR="00B11ACE">
        <w:t>,</w:t>
      </w:r>
      <w:r w:rsidR="009F6186">
        <w:t xml:space="preserve"> will be sent to the test bed. XVR will then </w:t>
      </w:r>
      <w:r w:rsidR="00B11ACE">
        <w:t>receive</w:t>
      </w:r>
      <w:r w:rsidR="009F6186">
        <w:t xml:space="preserve"> these data and visualize them in the trial simulation environment (XVR OS) and the traffic information portal </w:t>
      </w:r>
      <w:r w:rsidR="0081060E">
        <w:t>(XVR RM) accordingly</w:t>
      </w:r>
      <w:r w:rsidR="009F6186">
        <w:t xml:space="preserve">. </w:t>
      </w:r>
      <w:r w:rsidR="00B11ACE">
        <w:fldChar w:fldCharType="begin"/>
      </w:r>
      <w:r w:rsidR="00B11ACE">
        <w:instrText xml:space="preserve"> REF _Ref2600609 \h </w:instrText>
      </w:r>
      <w:r w:rsidR="00B11ACE">
        <w:fldChar w:fldCharType="separate"/>
      </w:r>
      <w:r w:rsidR="00A63575">
        <w:t xml:space="preserve">Figure </w:t>
      </w:r>
      <w:r w:rsidR="00A63575">
        <w:rPr>
          <w:noProof/>
        </w:rPr>
        <w:t>6</w:t>
      </w:r>
      <w:r w:rsidR="00B11ACE">
        <w:fldChar w:fldCharType="end"/>
      </w:r>
      <w:r w:rsidR="00B11ACE">
        <w:t xml:space="preserve"> illustrates the trial simulation environment with XVR</w:t>
      </w:r>
      <w:r w:rsidR="00D7676E">
        <w:t xml:space="preserve"> OS</w:t>
      </w:r>
      <w:r w:rsidR="00B11ACE">
        <w:t>.</w:t>
      </w:r>
      <w:r w:rsidR="00154440">
        <w:t xml:space="preserve"> </w:t>
      </w:r>
      <w:r w:rsidR="002938BD">
        <w:t xml:space="preserve"> </w:t>
      </w:r>
    </w:p>
    <w:p w14:paraId="594ED89E" w14:textId="77777777" w:rsidR="008A6736" w:rsidRPr="008A6736" w:rsidRDefault="008A6736" w:rsidP="008A6736"/>
    <w:p w14:paraId="749D6800" w14:textId="515C43EB" w:rsidR="00882C1F" w:rsidRDefault="00882C1F" w:rsidP="000423D4">
      <w:pPr>
        <w:pStyle w:val="Listenabsatz"/>
        <w:ind w:left="426" w:firstLine="0"/>
      </w:pPr>
      <w:r>
        <w:rPr>
          <w:noProof/>
          <w:lang w:val="de-DE" w:eastAsia="zh-TW"/>
        </w:rPr>
        <w:lastRenderedPageBreak/>
        <w:drawing>
          <wp:inline distT="0" distB="0" distL="0" distR="0" wp14:anchorId="7978A36E" wp14:editId="23F38C5B">
            <wp:extent cx="4529455" cy="2566670"/>
            <wp:effectExtent l="0" t="0" r="4445"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9455" cy="2566670"/>
                    </a:xfrm>
                    <a:prstGeom prst="rect">
                      <a:avLst/>
                    </a:prstGeom>
                    <a:noFill/>
                  </pic:spPr>
                </pic:pic>
              </a:graphicData>
            </a:graphic>
          </wp:inline>
        </w:drawing>
      </w:r>
    </w:p>
    <w:p w14:paraId="5CCC573D" w14:textId="0B785F6F" w:rsidR="00E11A14" w:rsidRDefault="00E11A14" w:rsidP="00E11A14">
      <w:pPr>
        <w:pStyle w:val="Beschriftung"/>
      </w:pPr>
      <w:bookmarkStart w:id="7" w:name="_Ref2597087"/>
      <w:r>
        <w:t xml:space="preserve">Figure </w:t>
      </w:r>
      <w:fldSimple w:instr=" SEQ Figure \* ARABIC ">
        <w:r w:rsidR="00A63575">
          <w:rPr>
            <w:noProof/>
          </w:rPr>
          <w:t>4</w:t>
        </w:r>
      </w:fldSimple>
      <w:bookmarkEnd w:id="7"/>
      <w:r>
        <w:t xml:space="preserve">  Simulated crowd movements </w:t>
      </w:r>
      <w:r w:rsidR="000423D4">
        <w:t>in the Scenario at the main railway station in Rotterdam.</w:t>
      </w:r>
    </w:p>
    <w:p w14:paraId="38736DC2" w14:textId="068BA608" w:rsidR="00882C1F" w:rsidRDefault="007F596B" w:rsidP="00202774">
      <w:r w:rsidRPr="00920C7B">
        <w:rPr>
          <w:noProof/>
          <w:lang w:eastAsia="zh-TW"/>
        </w:rPr>
        <w:t xml:space="preserve"> </w:t>
      </w:r>
      <w:r>
        <w:t xml:space="preserve">  </w:t>
      </w:r>
      <w:r w:rsidR="00882C1F">
        <w:rPr>
          <w:noProof/>
          <w:lang w:val="de-DE" w:eastAsia="zh-TW"/>
        </w:rPr>
        <w:drawing>
          <wp:inline distT="0" distB="0" distL="0" distR="0" wp14:anchorId="04A2EF87" wp14:editId="1C9D133A">
            <wp:extent cx="4529455" cy="3938270"/>
            <wp:effectExtent l="0" t="0" r="4445" b="508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938270"/>
                    </a:xfrm>
                    <a:prstGeom prst="rect">
                      <a:avLst/>
                    </a:prstGeom>
                    <a:noFill/>
                  </pic:spPr>
                </pic:pic>
              </a:graphicData>
            </a:graphic>
          </wp:inline>
        </w:drawing>
      </w:r>
    </w:p>
    <w:p w14:paraId="37675188" w14:textId="43DA8354" w:rsidR="00B80F1E" w:rsidRPr="00961012" w:rsidRDefault="00B80F1E" w:rsidP="00B80F1E">
      <w:pPr>
        <w:rPr>
          <w:sz w:val="16"/>
          <w:szCs w:val="16"/>
        </w:rPr>
      </w:pPr>
      <w:r w:rsidRPr="00961012">
        <w:rPr>
          <w:sz w:val="16"/>
          <w:szCs w:val="16"/>
        </w:rPr>
        <w:t xml:space="preserve">* All the roads in the yellow area are closed due to the vehicle incident. </w:t>
      </w:r>
    </w:p>
    <w:p w14:paraId="1A113CC5" w14:textId="69CE065F" w:rsidR="000423D4" w:rsidRDefault="000423D4" w:rsidP="000423D4">
      <w:pPr>
        <w:pStyle w:val="Beschriftung"/>
      </w:pPr>
      <w:bookmarkStart w:id="8" w:name="_Ref2598302"/>
      <w:r>
        <w:t xml:space="preserve">Figure </w:t>
      </w:r>
      <w:fldSimple w:instr=" SEQ Figure \* ARABIC ">
        <w:r w:rsidR="00A63575">
          <w:rPr>
            <w:noProof/>
          </w:rPr>
          <w:t>5</w:t>
        </w:r>
      </w:fldSimple>
      <w:bookmarkEnd w:id="8"/>
      <w:r>
        <w:t xml:space="preserve">  </w:t>
      </w:r>
      <w:r w:rsidR="00961012">
        <w:t>Overview of the microscopic traffic simulation network</w:t>
      </w:r>
      <w:r>
        <w:t>.</w:t>
      </w:r>
    </w:p>
    <w:p w14:paraId="56FD4A81" w14:textId="77777777" w:rsidR="00990176" w:rsidRDefault="00990176" w:rsidP="00202774"/>
    <w:p w14:paraId="4E202622" w14:textId="77777777" w:rsidR="00990176" w:rsidRDefault="00990176" w:rsidP="00202774"/>
    <w:p w14:paraId="10F4F0AF" w14:textId="77777777" w:rsidR="00AC7361" w:rsidRDefault="00AC7361" w:rsidP="008E2C71">
      <w:pPr>
        <w:pStyle w:val="Beschriftung"/>
      </w:pPr>
    </w:p>
    <w:p w14:paraId="70C32779" w14:textId="69712020" w:rsidR="008E2C71" w:rsidRDefault="008E2C71" w:rsidP="008E2C71">
      <w:pPr>
        <w:pStyle w:val="Beschriftung"/>
      </w:pPr>
      <w:bookmarkStart w:id="9" w:name="_Ref2600609"/>
      <w:commentRangeStart w:id="10"/>
      <w:r>
        <w:t xml:space="preserve">Figure </w:t>
      </w:r>
      <w:fldSimple w:instr=" SEQ Figure \* ARABIC ">
        <w:r w:rsidR="00A63575">
          <w:rPr>
            <w:noProof/>
          </w:rPr>
          <w:t>6</w:t>
        </w:r>
      </w:fldSimple>
      <w:bookmarkEnd w:id="9"/>
      <w:r>
        <w:t xml:space="preserve">  Illustration of the trial simulation environment</w:t>
      </w:r>
      <w:r w:rsidR="00AC7361">
        <w:t xml:space="preserve"> with use of XVR</w:t>
      </w:r>
      <w:r w:rsidR="00D7676E">
        <w:t xml:space="preserve"> OS</w:t>
      </w:r>
      <w:r>
        <w:t>.</w:t>
      </w:r>
      <w:commentRangeEnd w:id="10"/>
      <w:r w:rsidR="00E85CD4">
        <w:rPr>
          <w:rStyle w:val="Kommentarzeichen"/>
          <w:b w:val="0"/>
          <w:bCs w:val="0"/>
        </w:rPr>
        <w:commentReference w:id="10"/>
      </w:r>
    </w:p>
    <w:p w14:paraId="1FA30D0D" w14:textId="57207FD1" w:rsidR="00EF61C1" w:rsidRDefault="00EF61C1" w:rsidP="00EF61C1">
      <w:pPr>
        <w:pStyle w:val="Subsection"/>
      </w:pPr>
      <w:r>
        <w:t>Action plan</w:t>
      </w:r>
      <w:r w:rsidR="00921C2A">
        <w:t xml:space="preserve"> </w:t>
      </w:r>
      <w:r>
        <w:t>[</w:t>
      </w:r>
      <w:r w:rsidR="008D4914" w:rsidRPr="0065401C">
        <w:t>DLR</w:t>
      </w:r>
      <w:r>
        <w:t>]</w:t>
      </w:r>
    </w:p>
    <w:p w14:paraId="30D0CBC3" w14:textId="3FDE6A36" w:rsidR="001C5D28" w:rsidRDefault="002A3450" w:rsidP="00277DC9">
      <w:pPr>
        <w:pStyle w:val="Listenabsatz"/>
        <w:ind w:left="360" w:firstLine="0"/>
      </w:pPr>
      <w:r>
        <w:t>According to the scenario description in 3.1 the corresponding action plan</w:t>
      </w:r>
      <w:r w:rsidR="00D338F1">
        <w:t xml:space="preserve"> </w:t>
      </w:r>
      <w:r>
        <w:t>is developed for testing the coupling work.</w:t>
      </w:r>
      <w:r w:rsidR="00D93D28">
        <w:t xml:space="preserve"> This</w:t>
      </w:r>
      <w:r w:rsidR="003C36DE">
        <w:t xml:space="preserve"> plan covers from test-bed connecting, simulators starting, request sending, data sending</w:t>
      </w:r>
      <w:r w:rsidR="00D93D28">
        <w:t xml:space="preserve"> to</w:t>
      </w:r>
      <w:r w:rsidR="00B96947">
        <w:t xml:space="preserve"> simulation</w:t>
      </w:r>
      <w:r w:rsidR="003C36DE">
        <w:t xml:space="preserve"> ending.</w:t>
      </w:r>
      <w:r>
        <w:t xml:space="preserve"> </w:t>
      </w:r>
      <w:r w:rsidR="001C5D28">
        <w:fldChar w:fldCharType="begin"/>
      </w:r>
      <w:r w:rsidR="001C5D28">
        <w:instrText xml:space="preserve"> REF _Ref2601174 \h </w:instrText>
      </w:r>
      <w:r w:rsidR="001C5D28">
        <w:fldChar w:fldCharType="separate"/>
      </w:r>
      <w:r w:rsidR="00A63575">
        <w:t xml:space="preserve">Figure </w:t>
      </w:r>
      <w:r w:rsidR="00A63575">
        <w:rPr>
          <w:noProof/>
        </w:rPr>
        <w:t>7</w:t>
      </w:r>
      <w:r w:rsidR="001C5D28">
        <w:fldChar w:fldCharType="end"/>
      </w:r>
      <w:r w:rsidR="001C5D28">
        <w:t xml:space="preserve"> </w:t>
      </w:r>
      <w:r w:rsidR="00E85CD4">
        <w:t xml:space="preserve">shows the sequence of all actions and </w:t>
      </w:r>
      <w:r w:rsidR="001109C0">
        <w:t xml:space="preserve">the </w:t>
      </w:r>
      <w:r w:rsidR="00E85CD4">
        <w:t>message</w:t>
      </w:r>
      <w:r w:rsidR="001109C0">
        <w:t>s needed to be exchanged</w:t>
      </w:r>
      <w:r w:rsidR="006B4993">
        <w:t xml:space="preserve"> in the scenario.</w:t>
      </w:r>
      <w:r w:rsidR="00AD0154">
        <w:t xml:space="preserve"> According to this action plan, the coupling test </w:t>
      </w:r>
      <w:r w:rsidR="00AF6D03">
        <w:t xml:space="preserve">will be </w:t>
      </w:r>
      <w:r w:rsidR="00AD0154">
        <w:t xml:space="preserve">manually </w:t>
      </w:r>
      <w:r w:rsidR="00AF6D03">
        <w:t>executed and demonstrated at the SUMO User Conference.</w:t>
      </w:r>
    </w:p>
    <w:p w14:paraId="5E52C60B" w14:textId="1F0E4D5A" w:rsidR="00E85CD4" w:rsidRDefault="00632E28" w:rsidP="00277DC9">
      <w:pPr>
        <w:pStyle w:val="Listenabsatz"/>
        <w:ind w:left="360" w:firstLine="0"/>
      </w:pPr>
      <w:r>
        <w:rPr>
          <w:noProof/>
          <w:lang w:val="de-DE" w:eastAsia="zh-TW"/>
        </w:rPr>
        <w:drawing>
          <wp:inline distT="0" distB="0" distL="0" distR="0" wp14:anchorId="02BA38FC" wp14:editId="0BEF5C63">
            <wp:extent cx="4930140" cy="3329437"/>
            <wp:effectExtent l="0" t="0" r="3810" b="4445"/>
            <wp:docPr id="74" name="Grafi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e.png"/>
                    <pic:cNvPicPr/>
                  </pic:nvPicPr>
                  <pic:blipFill>
                    <a:blip r:embed="rId17">
                      <a:extLst>
                        <a:ext uri="{28A0092B-C50C-407E-A947-70E740481C1C}">
                          <a14:useLocalDpi xmlns:a14="http://schemas.microsoft.com/office/drawing/2010/main" val="0"/>
                        </a:ext>
                      </a:extLst>
                    </a:blip>
                    <a:stretch>
                      <a:fillRect/>
                    </a:stretch>
                  </pic:blipFill>
                  <pic:spPr>
                    <a:xfrm>
                      <a:off x="0" y="0"/>
                      <a:ext cx="4933749" cy="3331874"/>
                    </a:xfrm>
                    <a:prstGeom prst="rect">
                      <a:avLst/>
                    </a:prstGeom>
                  </pic:spPr>
                </pic:pic>
              </a:graphicData>
            </a:graphic>
          </wp:inline>
        </w:drawing>
      </w:r>
    </w:p>
    <w:p w14:paraId="69500D3A" w14:textId="1BC10CEE" w:rsidR="00921C2A" w:rsidRDefault="001C5D28" w:rsidP="001C5D28">
      <w:pPr>
        <w:pStyle w:val="Beschriftung"/>
      </w:pPr>
      <w:bookmarkStart w:id="11" w:name="_Ref2601174"/>
      <w:r>
        <w:t xml:space="preserve">Figure </w:t>
      </w:r>
      <w:fldSimple w:instr=" SEQ Figure \* ARABIC ">
        <w:r w:rsidR="00A63575">
          <w:rPr>
            <w:noProof/>
          </w:rPr>
          <w:t>7</w:t>
        </w:r>
      </w:fldSimple>
      <w:bookmarkEnd w:id="11"/>
      <w:r>
        <w:t xml:space="preserve"> Sequence diagram of the </w:t>
      </w:r>
      <w:r w:rsidR="00074A03">
        <w:t>proposed action plan</w:t>
      </w:r>
      <w:r>
        <w:t xml:space="preserve"> </w:t>
      </w:r>
    </w:p>
    <w:p w14:paraId="4274440C" w14:textId="1C0EFAF0" w:rsidR="00DA4AC1" w:rsidRPr="00AB70FF" w:rsidRDefault="00ED51E3" w:rsidP="00DA4AC1">
      <w:pPr>
        <w:pStyle w:val="Section"/>
      </w:pPr>
      <w:r w:rsidRPr="00AB70FF">
        <w:t>Conclusion</w:t>
      </w:r>
      <w:r w:rsidR="00D506BD" w:rsidRPr="00AB70FF">
        <w:t xml:space="preserve"> and future work</w:t>
      </w:r>
      <w:r w:rsidR="006B0695" w:rsidRPr="00AB70FF">
        <w:t xml:space="preserve"> [DLR, </w:t>
      </w:r>
      <w:r w:rsidR="0058422C" w:rsidRPr="00AB70FF">
        <w:t>XVR, Thales,</w:t>
      </w:r>
      <w:r w:rsidR="004E7D83" w:rsidRPr="00AB70FF">
        <w:t xml:space="preserve"> </w:t>
      </w:r>
      <w:r w:rsidRPr="00AB70FF">
        <w:t>TNO</w:t>
      </w:r>
      <w:r w:rsidR="006B0695" w:rsidRPr="00AB70FF">
        <w:t>]</w:t>
      </w:r>
    </w:p>
    <w:p w14:paraId="36892220" w14:textId="1E74985F" w:rsidR="00AB70FF" w:rsidRDefault="00AB70FF" w:rsidP="00AB70FF">
      <w:pPr>
        <w:pStyle w:val="Listenabsatz"/>
        <w:ind w:left="360" w:firstLine="0"/>
      </w:pPr>
      <w:r>
        <w:t xml:space="preserve">The current main coupling work focuses on the </w:t>
      </w:r>
      <w:r w:rsidR="00106908">
        <w:t xml:space="preserve">basic communication and data exchange </w:t>
      </w:r>
      <w:r w:rsidR="00B154A5">
        <w:t>between XVR, SUMO and SE-Star</w:t>
      </w:r>
      <w:r w:rsidR="00106908">
        <w:t xml:space="preserve"> and the visualization environment for trials and exercises.</w:t>
      </w:r>
      <w:r w:rsidR="00C45C53">
        <w:t xml:space="preserve"> In the next phase, the required messages </w:t>
      </w:r>
      <w:r w:rsidR="00B154A5">
        <w:t xml:space="preserve">for the coupled simulation </w:t>
      </w:r>
      <w:r w:rsidR="00C45C53">
        <w:t xml:space="preserve">will be integrated into </w:t>
      </w:r>
      <w:proofErr w:type="spellStart"/>
      <w:r w:rsidR="00C45C53">
        <w:t>Driver+’s</w:t>
      </w:r>
      <w:proofErr w:type="spellEnd"/>
      <w:r w:rsidR="00C45C53">
        <w:t xml:space="preserve"> trial manager tool, so that users can use these three simulators for </w:t>
      </w:r>
      <w:r w:rsidR="00B154A5">
        <w:t xml:space="preserve">setting up a common simulation </w:t>
      </w:r>
      <w:r w:rsidR="00C45C53">
        <w:t>directly via the trial manager tool.</w:t>
      </w:r>
      <w:r w:rsidR="00A77AE2">
        <w:t xml:space="preserve"> </w:t>
      </w:r>
      <w:r w:rsidR="00B154A5">
        <w:t>Moreover, t</w:t>
      </w:r>
      <w:r w:rsidR="00A77AE2">
        <w:t xml:space="preserve">he planned functions, indicated in grey in </w:t>
      </w:r>
      <w:r w:rsidR="00A77AE2">
        <w:fldChar w:fldCharType="begin"/>
      </w:r>
      <w:r w:rsidR="00A77AE2">
        <w:instrText xml:space="preserve"> REF _Ref2604188 \h </w:instrText>
      </w:r>
      <w:r w:rsidR="00A77AE2">
        <w:fldChar w:fldCharType="separate"/>
      </w:r>
      <w:r w:rsidR="00A77AE2">
        <w:t xml:space="preserve">Figure </w:t>
      </w:r>
      <w:r w:rsidR="00A77AE2">
        <w:rPr>
          <w:noProof/>
        </w:rPr>
        <w:t>2</w:t>
      </w:r>
      <w:r w:rsidR="00A77AE2">
        <w:fldChar w:fldCharType="end"/>
      </w:r>
      <w:r w:rsidR="00B154A5">
        <w:t xml:space="preserve"> will also be </w:t>
      </w:r>
      <w:r w:rsidR="00A77AE2">
        <w:t>implemented</w:t>
      </w:r>
      <w:r w:rsidR="008A2E03">
        <w:t xml:space="preserve"> to make a common simulation environment </w:t>
      </w:r>
      <w:r w:rsidR="00B154A5">
        <w:t>more completely</w:t>
      </w:r>
      <w:r w:rsidR="00A77AE2">
        <w:t>.</w:t>
      </w:r>
      <w:r w:rsidR="002640D1">
        <w:t xml:space="preserve"> More functions can also be developed according to the users’ needs.</w:t>
      </w:r>
      <w:bookmarkStart w:id="12" w:name="_GoBack"/>
      <w:bookmarkEnd w:id="12"/>
      <w:r w:rsidR="00A77AE2">
        <w:t xml:space="preserve"> </w:t>
      </w:r>
    </w:p>
    <w:p w14:paraId="377229AE" w14:textId="7DC846F3" w:rsidR="004364A9" w:rsidRDefault="004364A9" w:rsidP="004364A9">
      <w:pPr>
        <w:pStyle w:val="Section"/>
      </w:pPr>
      <w:r>
        <w:lastRenderedPageBreak/>
        <w:t>Acknowledgements</w:t>
      </w:r>
    </w:p>
    <w:p w14:paraId="739C6A3B" w14:textId="4FF1B56F" w:rsidR="00344E09" w:rsidRDefault="006B37C1" w:rsidP="00344E09">
      <w:pPr>
        <w:pStyle w:val="References"/>
        <w:rPr>
          <w:rFonts w:eastAsiaTheme="minorEastAsia" w:cstheme="minorBidi"/>
          <w:bCs w:val="0"/>
          <w:sz w:val="20"/>
          <w:szCs w:val="24"/>
        </w:rPr>
      </w:pPr>
      <w:r>
        <w:rPr>
          <w:rFonts w:eastAsiaTheme="minorEastAsia" w:cstheme="minorBidi"/>
          <w:bCs w:val="0"/>
          <w:sz w:val="20"/>
          <w:szCs w:val="24"/>
        </w:rPr>
        <w:t xml:space="preserve">The authors gratefully acknowledge </w:t>
      </w:r>
      <w:r w:rsidR="009B6F47">
        <w:rPr>
          <w:rFonts w:eastAsiaTheme="minorEastAsia" w:cstheme="minorBidi"/>
          <w:bCs w:val="0"/>
          <w:sz w:val="20"/>
          <w:szCs w:val="24"/>
        </w:rPr>
        <w:t xml:space="preserve">the </w:t>
      </w:r>
      <w:r>
        <w:rPr>
          <w:rFonts w:eastAsiaTheme="minorEastAsia" w:cstheme="minorBidi"/>
          <w:bCs w:val="0"/>
          <w:sz w:val="20"/>
          <w:szCs w:val="24"/>
        </w:rPr>
        <w:t>funding</w:t>
      </w:r>
      <w:r w:rsidR="00344E09" w:rsidRPr="00344E09">
        <w:rPr>
          <w:rFonts w:eastAsiaTheme="minorEastAsia" w:cstheme="minorBidi"/>
          <w:bCs w:val="0"/>
          <w:sz w:val="20"/>
          <w:szCs w:val="24"/>
        </w:rPr>
        <w:t xml:space="preserve"> </w:t>
      </w:r>
      <w:r w:rsidR="009B6F47">
        <w:rPr>
          <w:rFonts w:eastAsiaTheme="minorEastAsia" w:cstheme="minorBidi"/>
          <w:bCs w:val="0"/>
          <w:sz w:val="20"/>
          <w:szCs w:val="24"/>
        </w:rPr>
        <w:t>of</w:t>
      </w:r>
      <w:r w:rsidR="00344E09" w:rsidRPr="00344E09">
        <w:rPr>
          <w:rFonts w:eastAsiaTheme="minorEastAsia" w:cstheme="minorBidi"/>
          <w:bCs w:val="0"/>
          <w:sz w:val="20"/>
          <w:szCs w:val="24"/>
        </w:rPr>
        <w:t xml:space="preserve"> the </w:t>
      </w:r>
      <w:r w:rsidR="009B6F47">
        <w:rPr>
          <w:rFonts w:eastAsiaTheme="minorEastAsia" w:cstheme="minorBidi"/>
          <w:bCs w:val="0"/>
          <w:sz w:val="20"/>
          <w:szCs w:val="24"/>
        </w:rPr>
        <w:t>DRIVER+</w:t>
      </w:r>
      <w:r w:rsidR="00344E09" w:rsidRPr="00344E09">
        <w:rPr>
          <w:rFonts w:eastAsiaTheme="minorEastAsia" w:cstheme="minorBidi"/>
          <w:bCs w:val="0"/>
          <w:sz w:val="20"/>
          <w:szCs w:val="24"/>
        </w:rPr>
        <w:t xml:space="preserve"> project </w:t>
      </w:r>
      <w:r w:rsidR="009B6F47">
        <w:rPr>
          <w:rFonts w:eastAsiaTheme="minorEastAsia" w:cstheme="minorBidi"/>
          <w:bCs w:val="0"/>
          <w:sz w:val="20"/>
          <w:szCs w:val="24"/>
        </w:rPr>
        <w:t xml:space="preserve">received from </w:t>
      </w:r>
      <w:r w:rsidR="009B6F47" w:rsidRPr="009B6F47">
        <w:rPr>
          <w:rFonts w:eastAsiaTheme="minorEastAsia" w:cstheme="minorBidi"/>
          <w:bCs w:val="0"/>
          <w:sz w:val="20"/>
          <w:szCs w:val="24"/>
        </w:rPr>
        <w:t xml:space="preserve">the European Union’s 7th Framework </w:t>
      </w:r>
      <w:proofErr w:type="spellStart"/>
      <w:r w:rsidR="009B6F47" w:rsidRPr="009B6F47">
        <w:rPr>
          <w:rFonts w:eastAsiaTheme="minorEastAsia" w:cstheme="minorBidi"/>
          <w:bCs w:val="0"/>
          <w:sz w:val="20"/>
          <w:szCs w:val="24"/>
        </w:rPr>
        <w:t>Programme</w:t>
      </w:r>
      <w:proofErr w:type="spellEnd"/>
      <w:r w:rsidR="009B6F47" w:rsidRPr="009B6F47">
        <w:rPr>
          <w:rFonts w:eastAsiaTheme="minorEastAsia" w:cstheme="minorBidi"/>
          <w:bCs w:val="0"/>
          <w:sz w:val="20"/>
          <w:szCs w:val="24"/>
        </w:rPr>
        <w:t xml:space="preserve"> for research, technological development and demonstration under Grant Agreement no. 607798</w:t>
      </w:r>
      <w:r w:rsidR="009B6F47">
        <w:rPr>
          <w:rFonts w:eastAsiaTheme="minorEastAsia" w:cstheme="minorBidi"/>
          <w:bCs w:val="0"/>
          <w:sz w:val="20"/>
          <w:szCs w:val="24"/>
        </w:rPr>
        <w:t>.</w:t>
      </w:r>
    </w:p>
    <w:p w14:paraId="42E887EB" w14:textId="0AC16CB2" w:rsidR="00BB1470" w:rsidRPr="00582572" w:rsidRDefault="00204ACB" w:rsidP="001542E9">
      <w:pPr>
        <w:pStyle w:val="References"/>
      </w:pPr>
      <w:r w:rsidRPr="00582572">
        <w:t xml:space="preserve">References </w:t>
      </w:r>
    </w:p>
    <w:p w14:paraId="1CB7C440" w14:textId="7F407682" w:rsidR="000B730D" w:rsidRDefault="000B730D" w:rsidP="00EF16AD">
      <w:pPr>
        <w:pStyle w:val="Literaturverzeichnis"/>
      </w:pPr>
    </w:p>
    <w:p w14:paraId="30FC5799" w14:textId="58DDA4E7" w:rsidR="003F3BC7" w:rsidRPr="003F3BC7" w:rsidRDefault="003F3BC7" w:rsidP="00276B08">
      <w:pPr>
        <w:pStyle w:val="Literaturverzeichnis"/>
      </w:pPr>
      <w:r>
        <w:fldChar w:fldCharType="begin"/>
      </w:r>
      <w:r w:rsidRPr="0054450E">
        <w:instrText xml:space="preserve"> ADDIN ZOTERO_BIBL {"custom":[]} CSL_BIBLIOGRAPHY </w:instrText>
      </w:r>
      <w:r>
        <w:fldChar w:fldCharType="separate"/>
      </w:r>
      <w:r w:rsidRPr="0054450E">
        <w:rPr>
          <w:rFonts w:cs="Times New Roman"/>
        </w:rPr>
        <w:t>Driver+. (2019)</w:t>
      </w:r>
      <w:r w:rsidR="0054450E" w:rsidRPr="0054450E">
        <w:rPr>
          <w:rFonts w:cs="Times New Roman"/>
        </w:rPr>
        <w:t>.</w:t>
      </w:r>
      <w:r w:rsidRPr="0054450E">
        <w:rPr>
          <w:rFonts w:cs="Times New Roman"/>
        </w:rPr>
        <w:t xml:space="preserve"> </w:t>
      </w:r>
      <w:r w:rsidR="0054450E">
        <w:rPr>
          <w:rFonts w:cs="Times New Roman"/>
        </w:rPr>
        <w:t>DRIVER+ Objectives and activities. Retrieved 02 28, 2019, from</w:t>
      </w:r>
      <w:r w:rsidR="0054450E" w:rsidRPr="0054450E">
        <w:t xml:space="preserve"> </w:t>
      </w:r>
      <w:r w:rsidR="0054450E" w:rsidRPr="0054450E">
        <w:rPr>
          <w:rFonts w:cs="Times New Roman"/>
        </w:rPr>
        <w:t>https://www.driver-project.eu/driver-project/objectives-and-activities/</w:t>
      </w:r>
      <w:r>
        <w:fldChar w:fldCharType="end"/>
      </w:r>
    </w:p>
    <w:p w14:paraId="00E589A6" w14:textId="648BBBB9" w:rsidR="000B730D" w:rsidRPr="004B4D2A" w:rsidRDefault="00EF16AD" w:rsidP="004B4D2A">
      <w:pPr>
        <w:pStyle w:val="Literaturverzeichnis"/>
        <w:rPr>
          <w:rFonts w:cs="Times New Roman"/>
          <w:iCs/>
        </w:rPr>
      </w:pPr>
      <w:r>
        <w:fldChar w:fldCharType="begin"/>
      </w:r>
      <w:r w:rsidRPr="00276B08">
        <w:rPr>
          <w:lang w:val="sv-SE"/>
        </w:rPr>
        <w:instrText xml:space="preserve"> ADDIN ZOTERO_BIBL {"custom":[]</w:instrText>
      </w:r>
      <w:r w:rsidRPr="000B730D">
        <w:rPr>
          <w:lang w:val="sv-SE"/>
        </w:rPr>
        <w:instrText xml:space="preserve">} CSL_BIBLIOGRAPHY </w:instrText>
      </w:r>
      <w:r>
        <w:fldChar w:fldCharType="separate"/>
      </w:r>
      <w:r w:rsidRPr="000B730D">
        <w:rPr>
          <w:rFonts w:cs="Times New Roman"/>
          <w:lang w:val="sv-SE"/>
        </w:rPr>
        <w:t>Vullings, Erik, van</w:t>
      </w:r>
      <w:r w:rsidR="004B4D2A">
        <w:rPr>
          <w:rFonts w:cs="Times New Roman"/>
          <w:lang w:val="sv-SE"/>
        </w:rPr>
        <w:t xml:space="preserve"> </w:t>
      </w:r>
      <w:r w:rsidRPr="000B730D">
        <w:rPr>
          <w:rFonts w:cs="Times New Roman"/>
          <w:lang w:val="sv-SE"/>
        </w:rPr>
        <w:t xml:space="preserve">Campen, S., Hameete, P., Hendriks, M. </w:t>
      </w:r>
      <w:r w:rsidR="0058422C" w:rsidRPr="000B730D">
        <w:rPr>
          <w:rFonts w:cs="Times New Roman"/>
          <w:lang w:val="sv-SE"/>
        </w:rPr>
        <w:t>(2019</w:t>
      </w:r>
      <w:r w:rsidRPr="000B730D">
        <w:rPr>
          <w:rFonts w:cs="Times New Roman"/>
          <w:lang w:val="sv-SE"/>
        </w:rPr>
        <w:t xml:space="preserve">). </w:t>
      </w:r>
      <w:r w:rsidR="0058422C" w:rsidRPr="0058422C">
        <w:rPr>
          <w:rFonts w:cs="Times New Roman"/>
        </w:rPr>
        <w:t xml:space="preserve">Cloud-based M&amp;S for Trails </w:t>
      </w:r>
      <w:r w:rsidR="0058422C">
        <w:rPr>
          <w:rFonts w:cs="Times New Roman"/>
        </w:rPr>
        <w:t>and Exercises</w:t>
      </w:r>
      <w:r w:rsidRPr="00BB1470">
        <w:rPr>
          <w:rFonts w:cs="Times New Roman"/>
        </w:rPr>
        <w:t xml:space="preserve">. In </w:t>
      </w:r>
      <w:r w:rsidRPr="00BB1470">
        <w:rPr>
          <w:rFonts w:cs="Times New Roman"/>
          <w:i/>
          <w:iCs/>
        </w:rPr>
        <w:t>201</w:t>
      </w:r>
      <w:r w:rsidR="0058422C">
        <w:rPr>
          <w:rFonts w:cs="Times New Roman"/>
          <w:i/>
          <w:iCs/>
        </w:rPr>
        <w:t>9 30th</w:t>
      </w:r>
      <w:r w:rsidR="0058422C" w:rsidRPr="0058422C">
        <w:rPr>
          <w:rFonts w:cs="Times New Roman"/>
          <w:i/>
          <w:iCs/>
        </w:rPr>
        <w:t xml:space="preserve"> International Forum for the Military and Civil Simulation, Training and Education Community</w:t>
      </w:r>
      <w:r w:rsidR="0058422C">
        <w:rPr>
          <w:rFonts w:cs="Times New Roman"/>
          <w:i/>
          <w:iCs/>
        </w:rPr>
        <w:t xml:space="preserve"> (ITEC)</w:t>
      </w:r>
      <w:r w:rsidR="0058422C" w:rsidRPr="0058422C">
        <w:rPr>
          <w:rFonts w:cs="Times New Roman"/>
          <w:iCs/>
        </w:rPr>
        <w:t>, May 14-16, Stockholm. (accepted)</w:t>
      </w:r>
    </w:p>
    <w:p w14:paraId="310BDFD5" w14:textId="27E7C74A" w:rsidR="00BB1470" w:rsidRDefault="00EF16AD" w:rsidP="00EF16AD">
      <w:pPr>
        <w:pStyle w:val="Literaturverzeichnis"/>
        <w:rPr>
          <w:rFonts w:cs="Times New Roman"/>
        </w:rPr>
      </w:pPr>
      <w:r>
        <w:fldChar w:fldCharType="end"/>
      </w:r>
      <w:r w:rsidR="00BB1470">
        <w:fldChar w:fldCharType="begin"/>
      </w:r>
      <w:r w:rsidR="00BB1470" w:rsidRPr="000F6A37">
        <w:instrText xml:space="preserve"> ADDIN ZOTERO_BIBL {"custom":[]} CSL_BIBLIOGRAPHY </w:instrText>
      </w:r>
      <w:r w:rsidR="00BB1470">
        <w:fldChar w:fldCharType="separate"/>
      </w:r>
      <w:r w:rsidR="00BB1470" w:rsidRPr="000F6A37">
        <w:rPr>
          <w:rFonts w:cs="Times New Roman"/>
        </w:rPr>
        <w:t xml:space="preserve">Lopez, P. A., Behrisch, M., Bieker-Walz, L., Erdmann, J., Flötteröd, Y.-P., Hilbrich, R., … </w:t>
      </w:r>
      <w:r w:rsidR="00BB1470" w:rsidRPr="00BB1470">
        <w:rPr>
          <w:rFonts w:cs="Times New Roman"/>
        </w:rPr>
        <w:t xml:space="preserve">Wießner, E. (2018). Microscopic Traffic Simulation using SUMO. In </w:t>
      </w:r>
      <w:r w:rsidR="00BB1470" w:rsidRPr="00BB1470">
        <w:rPr>
          <w:rFonts w:cs="Times New Roman"/>
          <w:i/>
          <w:iCs/>
        </w:rPr>
        <w:t>2018 21st International Conference on Intelligent Transportation Systems (ITSC)</w:t>
      </w:r>
      <w:r w:rsidR="00BB1470" w:rsidRPr="00BB1470">
        <w:rPr>
          <w:rFonts w:cs="Times New Roman"/>
        </w:rPr>
        <w:t xml:space="preserve"> (pp. 2575–2582). IEEE.</w:t>
      </w:r>
    </w:p>
    <w:p w14:paraId="5AB0224D" w14:textId="28DDDACA" w:rsidR="0054450E" w:rsidRDefault="0054450E" w:rsidP="0054450E">
      <w:pPr>
        <w:pStyle w:val="Literaturverzeichnis"/>
        <w:rPr>
          <w:noProof/>
        </w:rPr>
      </w:pPr>
      <w:r>
        <w:rPr>
          <w:noProof/>
        </w:rPr>
        <w:t xml:space="preserve">SUMO. (2019). </w:t>
      </w:r>
      <w:r>
        <w:rPr>
          <w:i/>
          <w:iCs/>
          <w:noProof/>
        </w:rPr>
        <w:t>SUMO: TraCI</w:t>
      </w:r>
      <w:r>
        <w:rPr>
          <w:noProof/>
        </w:rPr>
        <w:t xml:space="preserve">. Retrieved 02 28, 2019, from </w:t>
      </w:r>
      <w:r w:rsidRPr="0054450E">
        <w:rPr>
          <w:noProof/>
        </w:rPr>
        <w:t>https://sumo.dlr.de/wiki/TraCI</w:t>
      </w:r>
    </w:p>
    <w:p w14:paraId="180651AA" w14:textId="77777777" w:rsidR="00B41750" w:rsidRDefault="00B41750" w:rsidP="00B41750">
      <w:pPr>
        <w:pStyle w:val="Literaturverzeichnis"/>
        <w:rPr>
          <w:rFonts w:cs="Times New Roman"/>
        </w:rPr>
      </w:pPr>
      <w:r>
        <w:rPr>
          <w:rFonts w:cs="Times New Roman"/>
        </w:rPr>
        <w:t>Navarro, Laurent, Flacher, Fabien, Meyer, Christophe (2015). SE-Star: A Large-Scale Human Behavior Simulation for Planning, Decision-Making and Training.</w:t>
      </w:r>
      <w:r>
        <w:rPr>
          <w:rFonts w:cs="Times New Roman"/>
          <w:i/>
        </w:rPr>
        <w:t xml:space="preserve"> In AAMAS 2015.</w:t>
      </w:r>
    </w:p>
    <w:p w14:paraId="45779D02" w14:textId="77777777" w:rsidR="00B41750" w:rsidRPr="00B41750" w:rsidRDefault="00B41750" w:rsidP="00B41750">
      <w:pPr>
        <w:pStyle w:val="Literaturverzeichnis"/>
        <w:rPr>
          <w:rFonts w:cs="Times New Roman"/>
          <w:i/>
        </w:rPr>
      </w:pPr>
      <w:r w:rsidRPr="00B41750">
        <w:rPr>
          <w:rFonts w:cs="Times New Roman"/>
        </w:rPr>
        <w:t xml:space="preserve">Roelands, Marc &amp; Van Raemdonck, Wolfgang &amp; Ménoret, Stéphane &amp; Navarro, Laurent &amp; Bildea, Ana &amp; Creiche, Sébastien. (2015). Effective Mission Management through Service-aware Streaming Infrastructure. </w:t>
      </w:r>
      <w:r w:rsidRPr="00B41750">
        <w:rPr>
          <w:rFonts w:cs="Times New Roman"/>
          <w:i/>
        </w:rPr>
        <w:t xml:space="preserve">In </w:t>
      </w:r>
      <w:r>
        <w:rPr>
          <w:i/>
        </w:rPr>
        <w:t>AMBIENT 2015, The Fifth International Conference on Ambient Computing, Applications, Services and Technologies, At Nice, France, Volume: 978-1-61208-421-3</w:t>
      </w:r>
    </w:p>
    <w:p w14:paraId="0B7D3AF0" w14:textId="77777777" w:rsidR="00B41750" w:rsidRPr="00B41750" w:rsidRDefault="00B41750" w:rsidP="00B41750"/>
    <w:p w14:paraId="2F23DD63" w14:textId="3A8036F9" w:rsidR="00BB1470" w:rsidRPr="006229A5" w:rsidRDefault="00BB1470" w:rsidP="0054450E">
      <w:pPr>
        <w:ind w:firstLine="0"/>
      </w:pPr>
      <w:r>
        <w:fldChar w:fldCharType="end"/>
      </w:r>
    </w:p>
    <w:sectPr w:rsidR="00BB1470" w:rsidRPr="006229A5" w:rsidSect="00F30AD2">
      <w:footnotePr>
        <w:numFmt w:val="chicago"/>
      </w:footnotePr>
      <w:pgSz w:w="12240" w:h="15840"/>
      <w:pgMar w:top="2132" w:right="2019" w:bottom="2132" w:left="2019" w:header="0" w:footer="0" w:gutter="0"/>
      <w:cols w:space="708"/>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Autor" w:initials="A">
    <w:p w14:paraId="73C9C488" w14:textId="34886AE2" w:rsidR="00F53CDB" w:rsidRDefault="00F53CDB">
      <w:pPr>
        <w:pStyle w:val="Kommentartext"/>
      </w:pPr>
      <w:r>
        <w:rPr>
          <w:rStyle w:val="Kommentarzeichen"/>
        </w:rPr>
        <w:annotationRef/>
      </w:r>
      <w:r>
        <w:t xml:space="preserve">@ </w:t>
      </w:r>
      <w:proofErr w:type="spellStart"/>
      <w:r>
        <w:t>Tinus</w:t>
      </w:r>
      <w:proofErr w:type="spellEnd"/>
      <w:r>
        <w:t>: could you please provide a screenshot and add it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48B93C9" w14:textId="77777777" w:rsidR="007E0464" w:rsidRDefault="007E0464" w:rsidP="006229A5">
      <w:r>
        <w:separator/>
      </w:r>
    </w:p>
  </w:endnote>
  <w:endnote w:type="continuationSeparator" w:id="0">
    <w:p w14:paraId="162A1BEA" w14:textId="77777777" w:rsidR="007E0464" w:rsidRDefault="007E0464" w:rsidP="006229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altName w:val="Courier New"/>
    <w:panose1 w:val="02070309020205020404"/>
    <w:charset w:val="00"/>
    <w:family w:val="modern"/>
    <w:pitch w:val="fixed"/>
    <w:sig w:usb0="E0002A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libri">
    <w:altName w:val="Arial Rounded MT Bold"/>
    <w:panose1 w:val="020F0502020204030204"/>
    <w:charset w:val="00"/>
    <w:family w:val="swiss"/>
    <w:pitch w:val="variable"/>
    <w:sig w:usb0="E00002FF" w:usb1="4000ACFF" w:usb2="00000001" w:usb3="00000000" w:csb0="0000019F" w:csb1="00000000"/>
  </w:font>
  <w:font w:name="PMingLiU">
    <w:altName w:val="!Ps2OcuAe"/>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urier">
    <w:altName w:val="Courier New"/>
    <w:panose1 w:val="02070409020205020404"/>
    <w:charset w:val="00"/>
    <w:family w:val="modern"/>
    <w:notTrueType/>
    <w:pitch w:val="fixed"/>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63171F" w14:textId="77777777" w:rsidR="007E0464" w:rsidRDefault="007E0464" w:rsidP="006229A5">
      <w:r>
        <w:separator/>
      </w:r>
    </w:p>
  </w:footnote>
  <w:footnote w:type="continuationSeparator" w:id="0">
    <w:p w14:paraId="7CD20E5C" w14:textId="77777777" w:rsidR="007E0464" w:rsidRDefault="007E0464" w:rsidP="006229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A103A1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D"/>
    <w:multiLevelType w:val="singleLevel"/>
    <w:tmpl w:val="1E923898"/>
    <w:lvl w:ilvl="0">
      <w:start w:val="1"/>
      <w:numFmt w:val="decimal"/>
      <w:lvlText w:val="%1."/>
      <w:lvlJc w:val="left"/>
      <w:pPr>
        <w:tabs>
          <w:tab w:val="num" w:pos="1440"/>
        </w:tabs>
        <w:ind w:left="1440" w:hanging="360"/>
      </w:pPr>
    </w:lvl>
  </w:abstractNum>
  <w:abstractNum w:abstractNumId="2">
    <w:nsid w:val="FFFFFF7E"/>
    <w:multiLevelType w:val="singleLevel"/>
    <w:tmpl w:val="F0E05FAE"/>
    <w:lvl w:ilvl="0">
      <w:start w:val="1"/>
      <w:numFmt w:val="decimal"/>
      <w:lvlText w:val="%1."/>
      <w:lvlJc w:val="left"/>
      <w:pPr>
        <w:tabs>
          <w:tab w:val="num" w:pos="1080"/>
        </w:tabs>
        <w:ind w:left="1080" w:hanging="360"/>
      </w:pPr>
    </w:lvl>
  </w:abstractNum>
  <w:abstractNum w:abstractNumId="3">
    <w:nsid w:val="FFFFFF7F"/>
    <w:multiLevelType w:val="singleLevel"/>
    <w:tmpl w:val="12C8F83E"/>
    <w:lvl w:ilvl="0">
      <w:start w:val="1"/>
      <w:numFmt w:val="decimal"/>
      <w:lvlText w:val="%1."/>
      <w:lvlJc w:val="left"/>
      <w:pPr>
        <w:tabs>
          <w:tab w:val="num" w:pos="720"/>
        </w:tabs>
        <w:ind w:left="720" w:hanging="360"/>
      </w:pPr>
    </w:lvl>
  </w:abstractNum>
  <w:abstractNum w:abstractNumId="4">
    <w:nsid w:val="FFFFFF80"/>
    <w:multiLevelType w:val="singleLevel"/>
    <w:tmpl w:val="4C86042E"/>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9DECE22"/>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B9D0067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8BC0C9B2"/>
    <w:lvl w:ilvl="0">
      <w:start w:val="1"/>
      <w:numFmt w:val="bullet"/>
      <w:lvlText w:val=""/>
      <w:lvlJc w:val="left"/>
      <w:pPr>
        <w:tabs>
          <w:tab w:val="num" w:pos="720"/>
        </w:tabs>
        <w:ind w:left="720" w:hanging="360"/>
      </w:pPr>
      <w:rPr>
        <w:rFonts w:ascii="Symbol" w:hAnsi="Symbol" w:hint="default"/>
      </w:rPr>
    </w:lvl>
  </w:abstractNum>
  <w:abstractNum w:abstractNumId="8">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nsid w:val="0B0C0849"/>
    <w:multiLevelType w:val="hybridMultilevel"/>
    <w:tmpl w:val="F572B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0A079C6"/>
    <w:multiLevelType w:val="hybridMultilevel"/>
    <w:tmpl w:val="AAEEF304"/>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95A394C"/>
    <w:multiLevelType w:val="hybridMultilevel"/>
    <w:tmpl w:val="996E76B6"/>
    <w:lvl w:ilvl="0" w:tplc="166C9E26">
      <w:start w:val="1"/>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19E648C3"/>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1EB70EC2"/>
    <w:multiLevelType w:val="multilevel"/>
    <w:tmpl w:val="1A4429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22ED1B63"/>
    <w:multiLevelType w:val="hybridMultilevel"/>
    <w:tmpl w:val="45AC49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5">
    <w:nsid w:val="23C91FFD"/>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258217BA"/>
    <w:multiLevelType w:val="multilevel"/>
    <w:tmpl w:val="6942A968"/>
    <w:lvl w:ilvl="0">
      <w:start w:val="1"/>
      <w:numFmt w:val="decimal"/>
      <w:pStyle w:val="Section"/>
      <w:lvlText w:val="%1"/>
      <w:lvlJc w:val="left"/>
      <w:pPr>
        <w:ind w:left="360" w:hanging="360"/>
      </w:pPr>
      <w:rPr>
        <w:rFonts w:hint="default"/>
      </w:rPr>
    </w:lvl>
    <w:lvl w:ilvl="1">
      <w:start w:val="1"/>
      <w:numFmt w:val="decimal"/>
      <w:pStyle w:val="Subsection"/>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7801C72"/>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33E92725"/>
    <w:multiLevelType w:val="hybridMultilevel"/>
    <w:tmpl w:val="D15E7ADA"/>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9">
    <w:nsid w:val="3A116F78"/>
    <w:multiLevelType w:val="multilevel"/>
    <w:tmpl w:val="F0E2C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20033E8"/>
    <w:multiLevelType w:val="multilevel"/>
    <w:tmpl w:val="ECF4F648"/>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4C868F9"/>
    <w:multiLevelType w:val="hybridMultilevel"/>
    <w:tmpl w:val="3A263878"/>
    <w:lvl w:ilvl="0" w:tplc="D5E0B0C0">
      <w:start w:val="4"/>
      <w:numFmt w:val="bullet"/>
      <w:lvlText w:val="-"/>
      <w:lvlJc w:val="left"/>
      <w:pPr>
        <w:ind w:left="644" w:hanging="360"/>
      </w:pPr>
      <w:rPr>
        <w:rFonts w:ascii="Times New Roman" w:eastAsiaTheme="minorEastAsia"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5C728A6"/>
    <w:multiLevelType w:val="hybridMultilevel"/>
    <w:tmpl w:val="5B9CFFCE"/>
    <w:lvl w:ilvl="0" w:tplc="D5E0B0C0">
      <w:start w:val="4"/>
      <w:numFmt w:val="bullet"/>
      <w:lvlText w:val="-"/>
      <w:lvlJc w:val="left"/>
      <w:pPr>
        <w:ind w:left="720" w:hanging="360"/>
      </w:pPr>
      <w:rPr>
        <w:rFonts w:ascii="Times New Roman" w:eastAsiaTheme="minorEastAsia" w:hAnsi="Times New Roman" w:cs="Times New Roman"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3">
    <w:nsid w:val="4894133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4CAD4A0F"/>
    <w:multiLevelType w:val="multilevel"/>
    <w:tmpl w:val="71207B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nsid w:val="563A2BF0"/>
    <w:multiLevelType w:val="multilevel"/>
    <w:tmpl w:val="E8269AA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595300FF"/>
    <w:multiLevelType w:val="hybridMultilevel"/>
    <w:tmpl w:val="CC22C6A6"/>
    <w:lvl w:ilvl="0" w:tplc="EF040C4A">
      <w:numFmt w:val="bullet"/>
      <w:lvlText w:val="-"/>
      <w:lvlJc w:val="left"/>
      <w:pPr>
        <w:ind w:left="720" w:hanging="360"/>
      </w:pPr>
      <w:rPr>
        <w:rFonts w:ascii="Calibri" w:eastAsia="PMingLiU" w:hAnsi="Calibri"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27">
    <w:nsid w:val="5E3F5100"/>
    <w:multiLevelType w:val="multilevel"/>
    <w:tmpl w:val="9FACF9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62E83963"/>
    <w:multiLevelType w:val="hybridMultilevel"/>
    <w:tmpl w:val="7924F7E2"/>
    <w:lvl w:ilvl="0" w:tplc="166C9E26">
      <w:start w:val="1"/>
      <w:numFmt w:val="bullet"/>
      <w:lvlText w:val="-"/>
      <w:lvlJc w:val="left"/>
      <w:pPr>
        <w:ind w:left="928" w:hanging="360"/>
      </w:pPr>
      <w:rPr>
        <w:rFonts w:ascii="Times New Roman" w:eastAsiaTheme="minorEastAsia" w:hAnsi="Times New Roman" w:cs="Times New Roman"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9">
    <w:nsid w:val="64F562D0"/>
    <w:multiLevelType w:val="hybridMultilevel"/>
    <w:tmpl w:val="1A0A39AC"/>
    <w:lvl w:ilvl="0" w:tplc="04090001">
      <w:start w:val="1"/>
      <w:numFmt w:val="bullet"/>
      <w:lvlText w:val=""/>
      <w:lvlJc w:val="left"/>
      <w:pPr>
        <w:ind w:left="1050" w:hanging="360"/>
      </w:pPr>
      <w:rPr>
        <w:rFonts w:ascii="Symbol" w:hAnsi="Symbol" w:hint="default"/>
      </w:rPr>
    </w:lvl>
    <w:lvl w:ilvl="1" w:tplc="04090003" w:tentative="1">
      <w:start w:val="1"/>
      <w:numFmt w:val="bullet"/>
      <w:lvlText w:val="o"/>
      <w:lvlJc w:val="left"/>
      <w:pPr>
        <w:ind w:left="1770" w:hanging="360"/>
      </w:pPr>
      <w:rPr>
        <w:rFonts w:ascii="Courier New" w:hAnsi="Courier New" w:hint="default"/>
      </w:rPr>
    </w:lvl>
    <w:lvl w:ilvl="2" w:tplc="04090005" w:tentative="1">
      <w:start w:val="1"/>
      <w:numFmt w:val="bullet"/>
      <w:lvlText w:val=""/>
      <w:lvlJc w:val="left"/>
      <w:pPr>
        <w:ind w:left="2490" w:hanging="360"/>
      </w:pPr>
      <w:rPr>
        <w:rFonts w:ascii="Wingdings" w:hAnsi="Wingdings" w:hint="default"/>
      </w:rPr>
    </w:lvl>
    <w:lvl w:ilvl="3" w:tplc="04090001" w:tentative="1">
      <w:start w:val="1"/>
      <w:numFmt w:val="bullet"/>
      <w:lvlText w:val=""/>
      <w:lvlJc w:val="left"/>
      <w:pPr>
        <w:ind w:left="3210" w:hanging="360"/>
      </w:pPr>
      <w:rPr>
        <w:rFonts w:ascii="Symbol" w:hAnsi="Symbol" w:hint="default"/>
      </w:rPr>
    </w:lvl>
    <w:lvl w:ilvl="4" w:tplc="04090003" w:tentative="1">
      <w:start w:val="1"/>
      <w:numFmt w:val="bullet"/>
      <w:lvlText w:val="o"/>
      <w:lvlJc w:val="left"/>
      <w:pPr>
        <w:ind w:left="3930" w:hanging="360"/>
      </w:pPr>
      <w:rPr>
        <w:rFonts w:ascii="Courier New" w:hAnsi="Courier New" w:hint="default"/>
      </w:rPr>
    </w:lvl>
    <w:lvl w:ilvl="5" w:tplc="04090005" w:tentative="1">
      <w:start w:val="1"/>
      <w:numFmt w:val="bullet"/>
      <w:lvlText w:val=""/>
      <w:lvlJc w:val="left"/>
      <w:pPr>
        <w:ind w:left="4650" w:hanging="360"/>
      </w:pPr>
      <w:rPr>
        <w:rFonts w:ascii="Wingdings" w:hAnsi="Wingdings" w:hint="default"/>
      </w:rPr>
    </w:lvl>
    <w:lvl w:ilvl="6" w:tplc="04090001" w:tentative="1">
      <w:start w:val="1"/>
      <w:numFmt w:val="bullet"/>
      <w:lvlText w:val=""/>
      <w:lvlJc w:val="left"/>
      <w:pPr>
        <w:ind w:left="5370" w:hanging="360"/>
      </w:pPr>
      <w:rPr>
        <w:rFonts w:ascii="Symbol" w:hAnsi="Symbol" w:hint="default"/>
      </w:rPr>
    </w:lvl>
    <w:lvl w:ilvl="7" w:tplc="04090003" w:tentative="1">
      <w:start w:val="1"/>
      <w:numFmt w:val="bullet"/>
      <w:lvlText w:val="o"/>
      <w:lvlJc w:val="left"/>
      <w:pPr>
        <w:ind w:left="6090" w:hanging="360"/>
      </w:pPr>
      <w:rPr>
        <w:rFonts w:ascii="Courier New" w:hAnsi="Courier New" w:hint="default"/>
      </w:rPr>
    </w:lvl>
    <w:lvl w:ilvl="8" w:tplc="04090005" w:tentative="1">
      <w:start w:val="1"/>
      <w:numFmt w:val="bullet"/>
      <w:lvlText w:val=""/>
      <w:lvlJc w:val="left"/>
      <w:pPr>
        <w:ind w:left="6810" w:hanging="360"/>
      </w:pPr>
      <w:rPr>
        <w:rFonts w:ascii="Wingdings" w:hAnsi="Wingdings" w:hint="default"/>
      </w:rPr>
    </w:lvl>
  </w:abstractNum>
  <w:abstractNum w:abstractNumId="30">
    <w:nsid w:val="65276126"/>
    <w:multiLevelType w:val="hybridMultilevel"/>
    <w:tmpl w:val="71AC63A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1">
    <w:nsid w:val="65E12F42"/>
    <w:multiLevelType w:val="multilevel"/>
    <w:tmpl w:val="435C917E"/>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70233B68"/>
    <w:multiLevelType w:val="multilevel"/>
    <w:tmpl w:val="9EC6B9F6"/>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767119A0"/>
    <w:multiLevelType w:val="multilevel"/>
    <w:tmpl w:val="CE74C690"/>
    <w:lvl w:ilvl="0">
      <w:start w:val="1"/>
      <w:numFmt w:val="decimal"/>
      <w:lvlText w:val="%1."/>
      <w:lvlJc w:val="left"/>
      <w:pPr>
        <w:ind w:left="360" w:hanging="360"/>
      </w:pPr>
      <w:rPr>
        <w:rFonts w:hint="default"/>
      </w:rPr>
    </w:lvl>
    <w:lvl w:ilvl="1">
      <w:start w:val="1"/>
      <w:numFmt w:val="decimal"/>
      <w:lvlRestart w:val="0"/>
      <w:lvlText w:val="%1.%2"/>
      <w:lvlJc w:val="left"/>
      <w:pPr>
        <w:tabs>
          <w:tab w:val="num" w:pos="567"/>
        </w:tabs>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nsid w:val="780B1233"/>
    <w:multiLevelType w:val="hybridMultilevel"/>
    <w:tmpl w:val="C7405412"/>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35">
    <w:nsid w:val="78355293"/>
    <w:multiLevelType w:val="multilevel"/>
    <w:tmpl w:val="37587A14"/>
    <w:lvl w:ilvl="0">
      <w:start w:val="1"/>
      <w:numFmt w:val="decimal"/>
      <w:lvlText w:val="%1."/>
      <w:lvlJc w:val="left"/>
      <w:pPr>
        <w:ind w:left="360" w:hanging="360"/>
      </w:pPr>
      <w:rPr>
        <w:rFonts w:hint="default"/>
      </w:rPr>
    </w:lvl>
    <w:lvl w:ilvl="1">
      <w:start w:val="1"/>
      <w:numFmt w:val="decimal"/>
      <w:lvlText w:val="%1.%2"/>
      <w:lvlJc w:val="left"/>
      <w:pPr>
        <w:tabs>
          <w:tab w:val="num" w:pos="680"/>
        </w:tabs>
        <w:ind w:left="680" w:hanging="68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78C91AE8"/>
    <w:multiLevelType w:val="multilevel"/>
    <w:tmpl w:val="295CF82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ABC5C86"/>
    <w:multiLevelType w:val="hybridMultilevel"/>
    <w:tmpl w:val="28D2776C"/>
    <w:lvl w:ilvl="0" w:tplc="302452F6">
      <w:numFmt w:val="bullet"/>
      <w:lvlText w:val="-"/>
      <w:lvlJc w:val="left"/>
      <w:pPr>
        <w:ind w:left="644" w:hanging="360"/>
      </w:pPr>
      <w:rPr>
        <w:rFonts w:ascii="Times New Roman" w:eastAsiaTheme="minorEastAsia"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38">
    <w:nsid w:val="7B01155B"/>
    <w:multiLevelType w:val="hybridMultilevel"/>
    <w:tmpl w:val="01A0CD52"/>
    <w:lvl w:ilvl="0" w:tplc="97B209DE">
      <w:numFmt w:val="bullet"/>
      <w:lvlText w:val=""/>
      <w:lvlJc w:val="left"/>
      <w:pPr>
        <w:ind w:left="644" w:hanging="360"/>
      </w:pPr>
      <w:rPr>
        <w:rFonts w:ascii="Symbol" w:eastAsiaTheme="minorEastAsia" w:hAnsi="Symbol" w:cstheme="minorBidi" w:hint="default"/>
      </w:rPr>
    </w:lvl>
    <w:lvl w:ilvl="1" w:tplc="04090003">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num w:numId="1">
    <w:abstractNumId w:val="9"/>
  </w:num>
  <w:num w:numId="2">
    <w:abstractNumId w:val="19"/>
  </w:num>
  <w:num w:numId="3">
    <w:abstractNumId w:val="36"/>
  </w:num>
  <w:num w:numId="4">
    <w:abstractNumId w:val="25"/>
  </w:num>
  <w:num w:numId="5">
    <w:abstractNumId w:val="13"/>
  </w:num>
  <w:num w:numId="6">
    <w:abstractNumId w:val="12"/>
  </w:num>
  <w:num w:numId="7">
    <w:abstractNumId w:val="16"/>
  </w:num>
  <w:num w:numId="8">
    <w:abstractNumId w:val="24"/>
  </w:num>
  <w:num w:numId="9">
    <w:abstractNumId w:val="17"/>
  </w:num>
  <w:num w:numId="10">
    <w:abstractNumId w:val="20"/>
  </w:num>
  <w:num w:numId="11">
    <w:abstractNumId w:val="35"/>
  </w:num>
  <w:num w:numId="12">
    <w:abstractNumId w:val="31"/>
  </w:num>
  <w:num w:numId="13">
    <w:abstractNumId w:val="15"/>
  </w:num>
  <w:num w:numId="14">
    <w:abstractNumId w:val="33"/>
  </w:num>
  <w:num w:numId="15">
    <w:abstractNumId w:val="32"/>
  </w:num>
  <w:num w:numId="16">
    <w:abstractNumId w:val="27"/>
  </w:num>
  <w:num w:numId="17">
    <w:abstractNumId w:val="23"/>
  </w:num>
  <w:num w:numId="18">
    <w:abstractNumId w:val="29"/>
  </w:num>
  <w:num w:numId="19">
    <w:abstractNumId w:val="8"/>
  </w:num>
  <w:num w:numId="20">
    <w:abstractNumId w:val="0"/>
  </w:num>
  <w:num w:numId="21">
    <w:abstractNumId w:val="1"/>
  </w:num>
  <w:num w:numId="22">
    <w:abstractNumId w:val="2"/>
  </w:num>
  <w:num w:numId="23">
    <w:abstractNumId w:val="3"/>
  </w:num>
  <w:num w:numId="24">
    <w:abstractNumId w:val="4"/>
  </w:num>
  <w:num w:numId="25">
    <w:abstractNumId w:val="5"/>
  </w:num>
  <w:num w:numId="26">
    <w:abstractNumId w:val="6"/>
  </w:num>
  <w:num w:numId="27">
    <w:abstractNumId w:val="7"/>
  </w:num>
  <w:num w:numId="28">
    <w:abstractNumId w:val="16"/>
  </w:num>
  <w:num w:numId="29">
    <w:abstractNumId w:val="16"/>
  </w:num>
  <w:num w:numId="30">
    <w:abstractNumId w:val="16"/>
  </w:num>
  <w:num w:numId="31">
    <w:abstractNumId w:val="16"/>
  </w:num>
  <w:num w:numId="32">
    <w:abstractNumId w:val="38"/>
  </w:num>
  <w:num w:numId="33">
    <w:abstractNumId w:val="37"/>
  </w:num>
  <w:num w:numId="34">
    <w:abstractNumId w:val="16"/>
  </w:num>
  <w:num w:numId="35">
    <w:abstractNumId w:val="34"/>
  </w:num>
  <w:num w:numId="36">
    <w:abstractNumId w:val="21"/>
  </w:num>
  <w:num w:numId="37">
    <w:abstractNumId w:val="26"/>
  </w:num>
  <w:num w:numId="38">
    <w:abstractNumId w:val="22"/>
  </w:num>
  <w:num w:numId="39">
    <w:abstractNumId w:val="10"/>
  </w:num>
  <w:num w:numId="40">
    <w:abstractNumId w:val="30"/>
  </w:num>
  <w:num w:numId="41">
    <w:abstractNumId w:val="16"/>
  </w:num>
  <w:num w:numId="42">
    <w:abstractNumId w:val="16"/>
  </w:num>
  <w:num w:numId="43">
    <w:abstractNumId w:val="18"/>
  </w:num>
  <w:num w:numId="44">
    <w:abstractNumId w:val="11"/>
  </w:num>
  <w:num w:numId="45">
    <w:abstractNumId w:val="28"/>
  </w:num>
  <w:num w:numId="4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movePersonalInformation/>
  <w:removeDateAndTime/>
  <w:embedSystemFonts/>
  <w:activeWritingStyle w:appName="MSWord" w:lang="en-US" w:vendorID="64" w:dllVersion="6" w:nlCheck="1" w:checkStyle="0"/>
  <w:activeWritingStyle w:appName="MSWord" w:lang="de-DE" w:vendorID="64" w:dllVersion="6" w:nlCheck="1" w:checkStyle="0"/>
  <w:activeWritingStyle w:appName="MSWord" w:lang="en-US" w:vendorID="64" w:dllVersion="0" w:nlCheck="1" w:checkStyle="0"/>
  <w:activeWritingStyle w:appName="MSWord" w:lang="en-US" w:vendorID="64" w:dllVersion="131078" w:nlCheck="1" w:checkStyle="1"/>
  <w:activeWritingStyle w:appName="MSWord" w:lang="de-DE" w:vendorID="64" w:dllVersion="131078" w:nlCheck="1" w:checkStyle="1"/>
  <w:activeWritingStyle w:appName="MSWord" w:lang="en-GB" w:vendorID="64" w:dllVersion="131078" w:nlCheck="1" w:checkStyle="1"/>
  <w:activeWritingStyle w:appName="MSWord" w:lang="fr-FR"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drawingGridHorizontalSpacing w:val="100"/>
  <w:drawingGridVerticalSpacing w:val="136"/>
  <w:displayHorizontalDrawingGridEvery w:val="0"/>
  <w:displayVerticalDrawingGridEvery w:val="0"/>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86132"/>
    <w:rsid w:val="0000001C"/>
    <w:rsid w:val="0000013A"/>
    <w:rsid w:val="000062C9"/>
    <w:rsid w:val="000074FB"/>
    <w:rsid w:val="00007D9C"/>
    <w:rsid w:val="00010932"/>
    <w:rsid w:val="000121C7"/>
    <w:rsid w:val="00016FF9"/>
    <w:rsid w:val="000234BA"/>
    <w:rsid w:val="00034AAE"/>
    <w:rsid w:val="000375F8"/>
    <w:rsid w:val="00041718"/>
    <w:rsid w:val="000423D4"/>
    <w:rsid w:val="00043C5E"/>
    <w:rsid w:val="00044D29"/>
    <w:rsid w:val="00044DB5"/>
    <w:rsid w:val="00045656"/>
    <w:rsid w:val="00053AB7"/>
    <w:rsid w:val="00055C94"/>
    <w:rsid w:val="0005655A"/>
    <w:rsid w:val="00066952"/>
    <w:rsid w:val="00071594"/>
    <w:rsid w:val="00074A03"/>
    <w:rsid w:val="00077678"/>
    <w:rsid w:val="000801B0"/>
    <w:rsid w:val="000820B5"/>
    <w:rsid w:val="00085412"/>
    <w:rsid w:val="000876DC"/>
    <w:rsid w:val="00091C3D"/>
    <w:rsid w:val="00091FE6"/>
    <w:rsid w:val="000966B0"/>
    <w:rsid w:val="000A000A"/>
    <w:rsid w:val="000A5351"/>
    <w:rsid w:val="000A57C1"/>
    <w:rsid w:val="000B2A45"/>
    <w:rsid w:val="000B2B7A"/>
    <w:rsid w:val="000B37C6"/>
    <w:rsid w:val="000B4C4B"/>
    <w:rsid w:val="000B730D"/>
    <w:rsid w:val="000B7502"/>
    <w:rsid w:val="000D580F"/>
    <w:rsid w:val="000E5CCE"/>
    <w:rsid w:val="000E5D40"/>
    <w:rsid w:val="000E6AD9"/>
    <w:rsid w:val="000F0527"/>
    <w:rsid w:val="000F4F19"/>
    <w:rsid w:val="000F6A37"/>
    <w:rsid w:val="0010015F"/>
    <w:rsid w:val="00101044"/>
    <w:rsid w:val="00103477"/>
    <w:rsid w:val="00105D20"/>
    <w:rsid w:val="00106908"/>
    <w:rsid w:val="001109C0"/>
    <w:rsid w:val="00113863"/>
    <w:rsid w:val="00114FAC"/>
    <w:rsid w:val="001175FF"/>
    <w:rsid w:val="001204FA"/>
    <w:rsid w:val="00137785"/>
    <w:rsid w:val="0014017D"/>
    <w:rsid w:val="00145E04"/>
    <w:rsid w:val="001542E9"/>
    <w:rsid w:val="00154440"/>
    <w:rsid w:val="00155B40"/>
    <w:rsid w:val="001560A9"/>
    <w:rsid w:val="00157777"/>
    <w:rsid w:val="0016116E"/>
    <w:rsid w:val="00163854"/>
    <w:rsid w:val="00164AB4"/>
    <w:rsid w:val="0016510A"/>
    <w:rsid w:val="0018172A"/>
    <w:rsid w:val="0018208F"/>
    <w:rsid w:val="001843F9"/>
    <w:rsid w:val="00187CAF"/>
    <w:rsid w:val="00190D1C"/>
    <w:rsid w:val="001920C8"/>
    <w:rsid w:val="00192553"/>
    <w:rsid w:val="0019671F"/>
    <w:rsid w:val="001976BC"/>
    <w:rsid w:val="001A195E"/>
    <w:rsid w:val="001A6C43"/>
    <w:rsid w:val="001B3EAC"/>
    <w:rsid w:val="001B6FA5"/>
    <w:rsid w:val="001C1322"/>
    <w:rsid w:val="001C5D28"/>
    <w:rsid w:val="001D38E2"/>
    <w:rsid w:val="001D5FE3"/>
    <w:rsid w:val="001E2BBB"/>
    <w:rsid w:val="001E3E23"/>
    <w:rsid w:val="001F15CD"/>
    <w:rsid w:val="001F19BF"/>
    <w:rsid w:val="001F324A"/>
    <w:rsid w:val="001F347A"/>
    <w:rsid w:val="00200B84"/>
    <w:rsid w:val="002026B5"/>
    <w:rsid w:val="00202774"/>
    <w:rsid w:val="00204ACB"/>
    <w:rsid w:val="00205EEF"/>
    <w:rsid w:val="002145D6"/>
    <w:rsid w:val="00215526"/>
    <w:rsid w:val="00217703"/>
    <w:rsid w:val="00230DDE"/>
    <w:rsid w:val="00232A3D"/>
    <w:rsid w:val="00233671"/>
    <w:rsid w:val="00234A3D"/>
    <w:rsid w:val="00253153"/>
    <w:rsid w:val="00253A1F"/>
    <w:rsid w:val="00257E0B"/>
    <w:rsid w:val="002603F1"/>
    <w:rsid w:val="0026066A"/>
    <w:rsid w:val="00261776"/>
    <w:rsid w:val="0026361F"/>
    <w:rsid w:val="002638ED"/>
    <w:rsid w:val="002640D1"/>
    <w:rsid w:val="00266D8B"/>
    <w:rsid w:val="00270BE5"/>
    <w:rsid w:val="00270CD3"/>
    <w:rsid w:val="00273A5B"/>
    <w:rsid w:val="00276B08"/>
    <w:rsid w:val="00277DC9"/>
    <w:rsid w:val="002804AA"/>
    <w:rsid w:val="00282C91"/>
    <w:rsid w:val="0028322B"/>
    <w:rsid w:val="00291691"/>
    <w:rsid w:val="00291C13"/>
    <w:rsid w:val="002938BD"/>
    <w:rsid w:val="002A0455"/>
    <w:rsid w:val="002A3450"/>
    <w:rsid w:val="002A440A"/>
    <w:rsid w:val="002A7420"/>
    <w:rsid w:val="002B313C"/>
    <w:rsid w:val="002C4F13"/>
    <w:rsid w:val="002D0118"/>
    <w:rsid w:val="002D2C4B"/>
    <w:rsid w:val="002D6CF5"/>
    <w:rsid w:val="002E4243"/>
    <w:rsid w:val="002E4784"/>
    <w:rsid w:val="002F0B97"/>
    <w:rsid w:val="002F16FF"/>
    <w:rsid w:val="002F5F3F"/>
    <w:rsid w:val="002F727D"/>
    <w:rsid w:val="0030589E"/>
    <w:rsid w:val="00311A0B"/>
    <w:rsid w:val="003135AA"/>
    <w:rsid w:val="0031623A"/>
    <w:rsid w:val="00316408"/>
    <w:rsid w:val="003176C3"/>
    <w:rsid w:val="00323EF2"/>
    <w:rsid w:val="00324CA4"/>
    <w:rsid w:val="003273F3"/>
    <w:rsid w:val="00332B45"/>
    <w:rsid w:val="003335FB"/>
    <w:rsid w:val="003440C3"/>
    <w:rsid w:val="00344E09"/>
    <w:rsid w:val="0034685A"/>
    <w:rsid w:val="003520D8"/>
    <w:rsid w:val="0035295B"/>
    <w:rsid w:val="00354A33"/>
    <w:rsid w:val="003571EE"/>
    <w:rsid w:val="00361592"/>
    <w:rsid w:val="003621AA"/>
    <w:rsid w:val="0036309E"/>
    <w:rsid w:val="003660E4"/>
    <w:rsid w:val="003847D0"/>
    <w:rsid w:val="00386132"/>
    <w:rsid w:val="003A0191"/>
    <w:rsid w:val="003A0DFC"/>
    <w:rsid w:val="003A195A"/>
    <w:rsid w:val="003A2477"/>
    <w:rsid w:val="003A457E"/>
    <w:rsid w:val="003B03CF"/>
    <w:rsid w:val="003B1AB5"/>
    <w:rsid w:val="003B530C"/>
    <w:rsid w:val="003B5669"/>
    <w:rsid w:val="003B6750"/>
    <w:rsid w:val="003B7383"/>
    <w:rsid w:val="003C36DE"/>
    <w:rsid w:val="003C3C3A"/>
    <w:rsid w:val="003C4829"/>
    <w:rsid w:val="003D0EC3"/>
    <w:rsid w:val="003D5AF4"/>
    <w:rsid w:val="003D6DF2"/>
    <w:rsid w:val="003E0D71"/>
    <w:rsid w:val="003E527A"/>
    <w:rsid w:val="003E52E0"/>
    <w:rsid w:val="003E55D2"/>
    <w:rsid w:val="003F3BC7"/>
    <w:rsid w:val="003F5C74"/>
    <w:rsid w:val="003F6A13"/>
    <w:rsid w:val="004015AB"/>
    <w:rsid w:val="00401711"/>
    <w:rsid w:val="00401BFF"/>
    <w:rsid w:val="00403DF2"/>
    <w:rsid w:val="00410EE5"/>
    <w:rsid w:val="00412E2B"/>
    <w:rsid w:val="0041433E"/>
    <w:rsid w:val="0042064D"/>
    <w:rsid w:val="00421CBB"/>
    <w:rsid w:val="00421F4C"/>
    <w:rsid w:val="00423242"/>
    <w:rsid w:val="00432DD4"/>
    <w:rsid w:val="004356EA"/>
    <w:rsid w:val="004364A9"/>
    <w:rsid w:val="004374AA"/>
    <w:rsid w:val="00442822"/>
    <w:rsid w:val="00446D3E"/>
    <w:rsid w:val="00456289"/>
    <w:rsid w:val="00461480"/>
    <w:rsid w:val="004632C4"/>
    <w:rsid w:val="004652A9"/>
    <w:rsid w:val="00467827"/>
    <w:rsid w:val="00467A44"/>
    <w:rsid w:val="00467E0C"/>
    <w:rsid w:val="00473042"/>
    <w:rsid w:val="0047564C"/>
    <w:rsid w:val="004801AF"/>
    <w:rsid w:val="00482D29"/>
    <w:rsid w:val="004869C1"/>
    <w:rsid w:val="00497DEC"/>
    <w:rsid w:val="004A2A66"/>
    <w:rsid w:val="004A2EEB"/>
    <w:rsid w:val="004A3090"/>
    <w:rsid w:val="004A7C74"/>
    <w:rsid w:val="004B4D2A"/>
    <w:rsid w:val="004C2F75"/>
    <w:rsid w:val="004C46D1"/>
    <w:rsid w:val="004C6498"/>
    <w:rsid w:val="004D6692"/>
    <w:rsid w:val="004D7242"/>
    <w:rsid w:val="004E0BBC"/>
    <w:rsid w:val="004E354B"/>
    <w:rsid w:val="004E7BA6"/>
    <w:rsid w:val="004E7D83"/>
    <w:rsid w:val="004F0443"/>
    <w:rsid w:val="004F6821"/>
    <w:rsid w:val="00500E6C"/>
    <w:rsid w:val="005011C8"/>
    <w:rsid w:val="00503D12"/>
    <w:rsid w:val="00504E87"/>
    <w:rsid w:val="00505357"/>
    <w:rsid w:val="00505B52"/>
    <w:rsid w:val="00505D21"/>
    <w:rsid w:val="00507A6E"/>
    <w:rsid w:val="00507CA5"/>
    <w:rsid w:val="005101A1"/>
    <w:rsid w:val="00524AAE"/>
    <w:rsid w:val="00527955"/>
    <w:rsid w:val="00530468"/>
    <w:rsid w:val="00530D40"/>
    <w:rsid w:val="005310CB"/>
    <w:rsid w:val="00531151"/>
    <w:rsid w:val="005320D6"/>
    <w:rsid w:val="005322ED"/>
    <w:rsid w:val="00535A46"/>
    <w:rsid w:val="005360DF"/>
    <w:rsid w:val="00537F31"/>
    <w:rsid w:val="00540E35"/>
    <w:rsid w:val="00543690"/>
    <w:rsid w:val="0054389D"/>
    <w:rsid w:val="00543A90"/>
    <w:rsid w:val="0054450E"/>
    <w:rsid w:val="00547DDD"/>
    <w:rsid w:val="00554D80"/>
    <w:rsid w:val="00556C4D"/>
    <w:rsid w:val="005631D5"/>
    <w:rsid w:val="00566370"/>
    <w:rsid w:val="00571090"/>
    <w:rsid w:val="00582572"/>
    <w:rsid w:val="0058422C"/>
    <w:rsid w:val="005912BE"/>
    <w:rsid w:val="0059409F"/>
    <w:rsid w:val="00596D0C"/>
    <w:rsid w:val="00597F5B"/>
    <w:rsid w:val="005A100B"/>
    <w:rsid w:val="005A30C9"/>
    <w:rsid w:val="005A3DA1"/>
    <w:rsid w:val="005A3EB8"/>
    <w:rsid w:val="005A4E75"/>
    <w:rsid w:val="005A75B9"/>
    <w:rsid w:val="005B26AA"/>
    <w:rsid w:val="005B426D"/>
    <w:rsid w:val="005B4337"/>
    <w:rsid w:val="005B5E10"/>
    <w:rsid w:val="005B7036"/>
    <w:rsid w:val="005B7487"/>
    <w:rsid w:val="005C01A8"/>
    <w:rsid w:val="005C2594"/>
    <w:rsid w:val="005C4C45"/>
    <w:rsid w:val="005C6516"/>
    <w:rsid w:val="005C7682"/>
    <w:rsid w:val="005E543C"/>
    <w:rsid w:val="006015D3"/>
    <w:rsid w:val="006023E9"/>
    <w:rsid w:val="00602610"/>
    <w:rsid w:val="00602D7E"/>
    <w:rsid w:val="00604DBB"/>
    <w:rsid w:val="006229A5"/>
    <w:rsid w:val="00625941"/>
    <w:rsid w:val="006272C8"/>
    <w:rsid w:val="00630853"/>
    <w:rsid w:val="00632E28"/>
    <w:rsid w:val="006341BD"/>
    <w:rsid w:val="006350E6"/>
    <w:rsid w:val="0064024F"/>
    <w:rsid w:val="00642BC2"/>
    <w:rsid w:val="00642E19"/>
    <w:rsid w:val="0065401C"/>
    <w:rsid w:val="006576E4"/>
    <w:rsid w:val="00657BF0"/>
    <w:rsid w:val="00660B74"/>
    <w:rsid w:val="00662955"/>
    <w:rsid w:val="00663004"/>
    <w:rsid w:val="006722BD"/>
    <w:rsid w:val="00675D4B"/>
    <w:rsid w:val="00682DEA"/>
    <w:rsid w:val="00685DD3"/>
    <w:rsid w:val="00685DD7"/>
    <w:rsid w:val="00686BE7"/>
    <w:rsid w:val="0069092A"/>
    <w:rsid w:val="00694022"/>
    <w:rsid w:val="006A095F"/>
    <w:rsid w:val="006A326C"/>
    <w:rsid w:val="006A7AE0"/>
    <w:rsid w:val="006A7F8D"/>
    <w:rsid w:val="006B0695"/>
    <w:rsid w:val="006B0B4B"/>
    <w:rsid w:val="006B0C03"/>
    <w:rsid w:val="006B1684"/>
    <w:rsid w:val="006B2C19"/>
    <w:rsid w:val="006B3239"/>
    <w:rsid w:val="006B37C1"/>
    <w:rsid w:val="006B4993"/>
    <w:rsid w:val="006C0A2F"/>
    <w:rsid w:val="006C1D51"/>
    <w:rsid w:val="006C209F"/>
    <w:rsid w:val="006D6870"/>
    <w:rsid w:val="006E141D"/>
    <w:rsid w:val="006E5639"/>
    <w:rsid w:val="006E5967"/>
    <w:rsid w:val="006F2561"/>
    <w:rsid w:val="006F381F"/>
    <w:rsid w:val="006F463C"/>
    <w:rsid w:val="006F71D5"/>
    <w:rsid w:val="00706207"/>
    <w:rsid w:val="00707E83"/>
    <w:rsid w:val="00713FAB"/>
    <w:rsid w:val="00714E70"/>
    <w:rsid w:val="00714F80"/>
    <w:rsid w:val="007167DE"/>
    <w:rsid w:val="007207C2"/>
    <w:rsid w:val="00721BC2"/>
    <w:rsid w:val="007225FC"/>
    <w:rsid w:val="00725D9B"/>
    <w:rsid w:val="00727951"/>
    <w:rsid w:val="00730118"/>
    <w:rsid w:val="0073083D"/>
    <w:rsid w:val="00731195"/>
    <w:rsid w:val="007324FC"/>
    <w:rsid w:val="00732E5E"/>
    <w:rsid w:val="00735441"/>
    <w:rsid w:val="00737FF6"/>
    <w:rsid w:val="0074276D"/>
    <w:rsid w:val="00754890"/>
    <w:rsid w:val="00760467"/>
    <w:rsid w:val="007614CA"/>
    <w:rsid w:val="0076241F"/>
    <w:rsid w:val="00767381"/>
    <w:rsid w:val="0077172C"/>
    <w:rsid w:val="00774448"/>
    <w:rsid w:val="0078076B"/>
    <w:rsid w:val="0078534B"/>
    <w:rsid w:val="00786835"/>
    <w:rsid w:val="007A0341"/>
    <w:rsid w:val="007A2147"/>
    <w:rsid w:val="007A5206"/>
    <w:rsid w:val="007A532B"/>
    <w:rsid w:val="007A63A3"/>
    <w:rsid w:val="007B27CB"/>
    <w:rsid w:val="007C0D40"/>
    <w:rsid w:val="007C1099"/>
    <w:rsid w:val="007C10AE"/>
    <w:rsid w:val="007C1A51"/>
    <w:rsid w:val="007D4780"/>
    <w:rsid w:val="007E0251"/>
    <w:rsid w:val="007E0464"/>
    <w:rsid w:val="007E11CB"/>
    <w:rsid w:val="007E1D80"/>
    <w:rsid w:val="007E2DFA"/>
    <w:rsid w:val="007E5CDD"/>
    <w:rsid w:val="007E75C5"/>
    <w:rsid w:val="007F3C9C"/>
    <w:rsid w:val="007F596B"/>
    <w:rsid w:val="007F6C69"/>
    <w:rsid w:val="0080010D"/>
    <w:rsid w:val="0080069B"/>
    <w:rsid w:val="008060B5"/>
    <w:rsid w:val="0080639E"/>
    <w:rsid w:val="0081060E"/>
    <w:rsid w:val="00820DCA"/>
    <w:rsid w:val="00822AC5"/>
    <w:rsid w:val="00825C71"/>
    <w:rsid w:val="00827C62"/>
    <w:rsid w:val="008310FE"/>
    <w:rsid w:val="008356E7"/>
    <w:rsid w:val="008410C7"/>
    <w:rsid w:val="0084285C"/>
    <w:rsid w:val="00846201"/>
    <w:rsid w:val="00846435"/>
    <w:rsid w:val="008504C8"/>
    <w:rsid w:val="008534E8"/>
    <w:rsid w:val="00854CFB"/>
    <w:rsid w:val="00855D1A"/>
    <w:rsid w:val="00857F58"/>
    <w:rsid w:val="00864E39"/>
    <w:rsid w:val="00865CD8"/>
    <w:rsid w:val="0086722C"/>
    <w:rsid w:val="0087085A"/>
    <w:rsid w:val="00871D19"/>
    <w:rsid w:val="00882C1F"/>
    <w:rsid w:val="008833ED"/>
    <w:rsid w:val="00884C46"/>
    <w:rsid w:val="008909E6"/>
    <w:rsid w:val="00892BDD"/>
    <w:rsid w:val="0089514F"/>
    <w:rsid w:val="008A078D"/>
    <w:rsid w:val="008A2B88"/>
    <w:rsid w:val="008A2E03"/>
    <w:rsid w:val="008A5342"/>
    <w:rsid w:val="008A5A33"/>
    <w:rsid w:val="008A653A"/>
    <w:rsid w:val="008A6736"/>
    <w:rsid w:val="008A6C30"/>
    <w:rsid w:val="008B70BF"/>
    <w:rsid w:val="008B741C"/>
    <w:rsid w:val="008B768D"/>
    <w:rsid w:val="008C0281"/>
    <w:rsid w:val="008C0C38"/>
    <w:rsid w:val="008C6497"/>
    <w:rsid w:val="008D174C"/>
    <w:rsid w:val="008D23AC"/>
    <w:rsid w:val="008D4914"/>
    <w:rsid w:val="008D5DA0"/>
    <w:rsid w:val="008D71DE"/>
    <w:rsid w:val="008E2C71"/>
    <w:rsid w:val="008E3AF9"/>
    <w:rsid w:val="008E77B7"/>
    <w:rsid w:val="008F0670"/>
    <w:rsid w:val="008F4625"/>
    <w:rsid w:val="0090189C"/>
    <w:rsid w:val="00903435"/>
    <w:rsid w:val="0090395E"/>
    <w:rsid w:val="00907449"/>
    <w:rsid w:val="0091003D"/>
    <w:rsid w:val="009153B6"/>
    <w:rsid w:val="00920C7B"/>
    <w:rsid w:val="009210B5"/>
    <w:rsid w:val="0092196A"/>
    <w:rsid w:val="00921C2A"/>
    <w:rsid w:val="00923F3A"/>
    <w:rsid w:val="00924B89"/>
    <w:rsid w:val="00930F35"/>
    <w:rsid w:val="00932A11"/>
    <w:rsid w:val="00936970"/>
    <w:rsid w:val="00942371"/>
    <w:rsid w:val="00942FAF"/>
    <w:rsid w:val="00943137"/>
    <w:rsid w:val="009460EE"/>
    <w:rsid w:val="00946828"/>
    <w:rsid w:val="00947FC0"/>
    <w:rsid w:val="00952BEF"/>
    <w:rsid w:val="00953D69"/>
    <w:rsid w:val="00956001"/>
    <w:rsid w:val="0095637D"/>
    <w:rsid w:val="00956729"/>
    <w:rsid w:val="00957C37"/>
    <w:rsid w:val="009608D1"/>
    <w:rsid w:val="00961012"/>
    <w:rsid w:val="009717E2"/>
    <w:rsid w:val="009723EF"/>
    <w:rsid w:val="00972C6E"/>
    <w:rsid w:val="00974584"/>
    <w:rsid w:val="00983656"/>
    <w:rsid w:val="00987497"/>
    <w:rsid w:val="00990176"/>
    <w:rsid w:val="00996835"/>
    <w:rsid w:val="00996AF4"/>
    <w:rsid w:val="00997646"/>
    <w:rsid w:val="009A2394"/>
    <w:rsid w:val="009A4052"/>
    <w:rsid w:val="009B1D18"/>
    <w:rsid w:val="009B5B83"/>
    <w:rsid w:val="009B6F47"/>
    <w:rsid w:val="009C0781"/>
    <w:rsid w:val="009C189D"/>
    <w:rsid w:val="009C51B0"/>
    <w:rsid w:val="009D28DC"/>
    <w:rsid w:val="009D68F2"/>
    <w:rsid w:val="009D69AE"/>
    <w:rsid w:val="009D7FD9"/>
    <w:rsid w:val="009E43A0"/>
    <w:rsid w:val="009E6103"/>
    <w:rsid w:val="009E6973"/>
    <w:rsid w:val="009E6B84"/>
    <w:rsid w:val="009F2A61"/>
    <w:rsid w:val="009F4D2E"/>
    <w:rsid w:val="009F6186"/>
    <w:rsid w:val="00A00468"/>
    <w:rsid w:val="00A00D28"/>
    <w:rsid w:val="00A02C59"/>
    <w:rsid w:val="00A0385B"/>
    <w:rsid w:val="00A061D1"/>
    <w:rsid w:val="00A0621C"/>
    <w:rsid w:val="00A067B1"/>
    <w:rsid w:val="00A11ED0"/>
    <w:rsid w:val="00A12117"/>
    <w:rsid w:val="00A13344"/>
    <w:rsid w:val="00A143E3"/>
    <w:rsid w:val="00A20492"/>
    <w:rsid w:val="00A2140A"/>
    <w:rsid w:val="00A24DC6"/>
    <w:rsid w:val="00A2615B"/>
    <w:rsid w:val="00A2792A"/>
    <w:rsid w:val="00A322D4"/>
    <w:rsid w:val="00A406B5"/>
    <w:rsid w:val="00A40DFB"/>
    <w:rsid w:val="00A428F2"/>
    <w:rsid w:val="00A456EE"/>
    <w:rsid w:val="00A500C6"/>
    <w:rsid w:val="00A51832"/>
    <w:rsid w:val="00A51EB4"/>
    <w:rsid w:val="00A52224"/>
    <w:rsid w:val="00A5383D"/>
    <w:rsid w:val="00A53B46"/>
    <w:rsid w:val="00A5568D"/>
    <w:rsid w:val="00A55CBD"/>
    <w:rsid w:val="00A57C3B"/>
    <w:rsid w:val="00A60B96"/>
    <w:rsid w:val="00A63575"/>
    <w:rsid w:val="00A63D5F"/>
    <w:rsid w:val="00A63D64"/>
    <w:rsid w:val="00A66F6E"/>
    <w:rsid w:val="00A77AE2"/>
    <w:rsid w:val="00A80656"/>
    <w:rsid w:val="00A807D6"/>
    <w:rsid w:val="00A871A2"/>
    <w:rsid w:val="00A93647"/>
    <w:rsid w:val="00AA176A"/>
    <w:rsid w:val="00AA256B"/>
    <w:rsid w:val="00AA2EE6"/>
    <w:rsid w:val="00AA2F9F"/>
    <w:rsid w:val="00AA366E"/>
    <w:rsid w:val="00AA4E06"/>
    <w:rsid w:val="00AA68EA"/>
    <w:rsid w:val="00AB1C69"/>
    <w:rsid w:val="00AB4FC8"/>
    <w:rsid w:val="00AB706F"/>
    <w:rsid w:val="00AB70FF"/>
    <w:rsid w:val="00AB73CD"/>
    <w:rsid w:val="00AC30B4"/>
    <w:rsid w:val="00AC3429"/>
    <w:rsid w:val="00AC56DB"/>
    <w:rsid w:val="00AC7361"/>
    <w:rsid w:val="00AD0154"/>
    <w:rsid w:val="00AD3FFA"/>
    <w:rsid w:val="00AD46EF"/>
    <w:rsid w:val="00AD735F"/>
    <w:rsid w:val="00AE3EAB"/>
    <w:rsid w:val="00AF09CC"/>
    <w:rsid w:val="00AF1B92"/>
    <w:rsid w:val="00AF3501"/>
    <w:rsid w:val="00AF6D03"/>
    <w:rsid w:val="00AF7161"/>
    <w:rsid w:val="00B03B29"/>
    <w:rsid w:val="00B064AD"/>
    <w:rsid w:val="00B100D5"/>
    <w:rsid w:val="00B10B94"/>
    <w:rsid w:val="00B11ACE"/>
    <w:rsid w:val="00B12F2A"/>
    <w:rsid w:val="00B154A5"/>
    <w:rsid w:val="00B20097"/>
    <w:rsid w:val="00B22203"/>
    <w:rsid w:val="00B2396C"/>
    <w:rsid w:val="00B23AA8"/>
    <w:rsid w:val="00B24C03"/>
    <w:rsid w:val="00B266CC"/>
    <w:rsid w:val="00B273C9"/>
    <w:rsid w:val="00B31084"/>
    <w:rsid w:val="00B41750"/>
    <w:rsid w:val="00B43560"/>
    <w:rsid w:val="00B45591"/>
    <w:rsid w:val="00B47E93"/>
    <w:rsid w:val="00B56B83"/>
    <w:rsid w:val="00B579D0"/>
    <w:rsid w:val="00B61321"/>
    <w:rsid w:val="00B6298C"/>
    <w:rsid w:val="00B62CA5"/>
    <w:rsid w:val="00B6548F"/>
    <w:rsid w:val="00B734D2"/>
    <w:rsid w:val="00B74D1F"/>
    <w:rsid w:val="00B74D24"/>
    <w:rsid w:val="00B80F1E"/>
    <w:rsid w:val="00B913C4"/>
    <w:rsid w:val="00B9294D"/>
    <w:rsid w:val="00B95232"/>
    <w:rsid w:val="00B96761"/>
    <w:rsid w:val="00B96947"/>
    <w:rsid w:val="00BA0720"/>
    <w:rsid w:val="00BA10DF"/>
    <w:rsid w:val="00BA5088"/>
    <w:rsid w:val="00BA518F"/>
    <w:rsid w:val="00BB1470"/>
    <w:rsid w:val="00BB5764"/>
    <w:rsid w:val="00BB6242"/>
    <w:rsid w:val="00BC6990"/>
    <w:rsid w:val="00BD0CE7"/>
    <w:rsid w:val="00BD2240"/>
    <w:rsid w:val="00BE5A7C"/>
    <w:rsid w:val="00BE7743"/>
    <w:rsid w:val="00BF1853"/>
    <w:rsid w:val="00BF1B74"/>
    <w:rsid w:val="00BF263F"/>
    <w:rsid w:val="00BF6611"/>
    <w:rsid w:val="00BF7553"/>
    <w:rsid w:val="00BF7564"/>
    <w:rsid w:val="00BF788B"/>
    <w:rsid w:val="00C00E49"/>
    <w:rsid w:val="00C05A0A"/>
    <w:rsid w:val="00C07377"/>
    <w:rsid w:val="00C17A06"/>
    <w:rsid w:val="00C206B5"/>
    <w:rsid w:val="00C24177"/>
    <w:rsid w:val="00C30494"/>
    <w:rsid w:val="00C32CD4"/>
    <w:rsid w:val="00C32D49"/>
    <w:rsid w:val="00C32F88"/>
    <w:rsid w:val="00C407E6"/>
    <w:rsid w:val="00C45C53"/>
    <w:rsid w:val="00C47574"/>
    <w:rsid w:val="00C508A5"/>
    <w:rsid w:val="00C51CDD"/>
    <w:rsid w:val="00C525B9"/>
    <w:rsid w:val="00C52EAE"/>
    <w:rsid w:val="00C55A43"/>
    <w:rsid w:val="00C67B65"/>
    <w:rsid w:val="00C7000D"/>
    <w:rsid w:val="00C80B33"/>
    <w:rsid w:val="00C82128"/>
    <w:rsid w:val="00C86395"/>
    <w:rsid w:val="00C92425"/>
    <w:rsid w:val="00C94C2F"/>
    <w:rsid w:val="00CA0270"/>
    <w:rsid w:val="00CA301D"/>
    <w:rsid w:val="00CB0ADF"/>
    <w:rsid w:val="00CB261A"/>
    <w:rsid w:val="00CB2D77"/>
    <w:rsid w:val="00CB6318"/>
    <w:rsid w:val="00CD04E7"/>
    <w:rsid w:val="00CD1637"/>
    <w:rsid w:val="00CD37D5"/>
    <w:rsid w:val="00CD3CD6"/>
    <w:rsid w:val="00CD4872"/>
    <w:rsid w:val="00CD566A"/>
    <w:rsid w:val="00CE2781"/>
    <w:rsid w:val="00CE2F83"/>
    <w:rsid w:val="00CF5003"/>
    <w:rsid w:val="00D00721"/>
    <w:rsid w:val="00D07285"/>
    <w:rsid w:val="00D105DF"/>
    <w:rsid w:val="00D1227F"/>
    <w:rsid w:val="00D1239F"/>
    <w:rsid w:val="00D13400"/>
    <w:rsid w:val="00D15D36"/>
    <w:rsid w:val="00D177B5"/>
    <w:rsid w:val="00D231FA"/>
    <w:rsid w:val="00D23629"/>
    <w:rsid w:val="00D26301"/>
    <w:rsid w:val="00D270BF"/>
    <w:rsid w:val="00D30E49"/>
    <w:rsid w:val="00D330BD"/>
    <w:rsid w:val="00D33836"/>
    <w:rsid w:val="00D338F1"/>
    <w:rsid w:val="00D3762E"/>
    <w:rsid w:val="00D40736"/>
    <w:rsid w:val="00D41628"/>
    <w:rsid w:val="00D506BD"/>
    <w:rsid w:val="00D53400"/>
    <w:rsid w:val="00D623F9"/>
    <w:rsid w:val="00D65905"/>
    <w:rsid w:val="00D7130B"/>
    <w:rsid w:val="00D72A9E"/>
    <w:rsid w:val="00D73D40"/>
    <w:rsid w:val="00D7676E"/>
    <w:rsid w:val="00D80A5D"/>
    <w:rsid w:val="00D83112"/>
    <w:rsid w:val="00D9151F"/>
    <w:rsid w:val="00D93D28"/>
    <w:rsid w:val="00DA1CC9"/>
    <w:rsid w:val="00DA2A10"/>
    <w:rsid w:val="00DA2A9E"/>
    <w:rsid w:val="00DA4AC1"/>
    <w:rsid w:val="00DA5EE8"/>
    <w:rsid w:val="00DB0D64"/>
    <w:rsid w:val="00DC0A65"/>
    <w:rsid w:val="00DC3CC5"/>
    <w:rsid w:val="00DC4DAD"/>
    <w:rsid w:val="00DD256E"/>
    <w:rsid w:val="00DD41E7"/>
    <w:rsid w:val="00DD48B2"/>
    <w:rsid w:val="00DD560A"/>
    <w:rsid w:val="00DD7A75"/>
    <w:rsid w:val="00DE2B02"/>
    <w:rsid w:val="00DE518A"/>
    <w:rsid w:val="00DE74B3"/>
    <w:rsid w:val="00DE7C97"/>
    <w:rsid w:val="00DF27CC"/>
    <w:rsid w:val="00DF4250"/>
    <w:rsid w:val="00DF744D"/>
    <w:rsid w:val="00DF7662"/>
    <w:rsid w:val="00DF79CD"/>
    <w:rsid w:val="00E02243"/>
    <w:rsid w:val="00E02707"/>
    <w:rsid w:val="00E04032"/>
    <w:rsid w:val="00E11A14"/>
    <w:rsid w:val="00E12DC3"/>
    <w:rsid w:val="00E24C16"/>
    <w:rsid w:val="00E26682"/>
    <w:rsid w:val="00E27BA9"/>
    <w:rsid w:val="00E431E0"/>
    <w:rsid w:val="00E54EBE"/>
    <w:rsid w:val="00E55B06"/>
    <w:rsid w:val="00E61218"/>
    <w:rsid w:val="00E6584B"/>
    <w:rsid w:val="00E65A49"/>
    <w:rsid w:val="00E67CA2"/>
    <w:rsid w:val="00E76C40"/>
    <w:rsid w:val="00E77F29"/>
    <w:rsid w:val="00E80702"/>
    <w:rsid w:val="00E80B22"/>
    <w:rsid w:val="00E85CD4"/>
    <w:rsid w:val="00E86962"/>
    <w:rsid w:val="00E86CB9"/>
    <w:rsid w:val="00E87B91"/>
    <w:rsid w:val="00E91F75"/>
    <w:rsid w:val="00E93ED2"/>
    <w:rsid w:val="00E95EB9"/>
    <w:rsid w:val="00E9638B"/>
    <w:rsid w:val="00EA48C3"/>
    <w:rsid w:val="00EA5F74"/>
    <w:rsid w:val="00EB091B"/>
    <w:rsid w:val="00EB34E1"/>
    <w:rsid w:val="00EB68DC"/>
    <w:rsid w:val="00EB7FCF"/>
    <w:rsid w:val="00EC7574"/>
    <w:rsid w:val="00ED51E3"/>
    <w:rsid w:val="00EE03D2"/>
    <w:rsid w:val="00EE1303"/>
    <w:rsid w:val="00EE685B"/>
    <w:rsid w:val="00EE75B1"/>
    <w:rsid w:val="00EF071E"/>
    <w:rsid w:val="00EF0E78"/>
    <w:rsid w:val="00EF16AD"/>
    <w:rsid w:val="00EF61C1"/>
    <w:rsid w:val="00EF66DB"/>
    <w:rsid w:val="00EF7891"/>
    <w:rsid w:val="00EF7D4C"/>
    <w:rsid w:val="00F00CC8"/>
    <w:rsid w:val="00F04217"/>
    <w:rsid w:val="00F06314"/>
    <w:rsid w:val="00F157BE"/>
    <w:rsid w:val="00F249E7"/>
    <w:rsid w:val="00F26092"/>
    <w:rsid w:val="00F262D5"/>
    <w:rsid w:val="00F30AD2"/>
    <w:rsid w:val="00F31E37"/>
    <w:rsid w:val="00F32088"/>
    <w:rsid w:val="00F35B36"/>
    <w:rsid w:val="00F362C8"/>
    <w:rsid w:val="00F37209"/>
    <w:rsid w:val="00F44EAA"/>
    <w:rsid w:val="00F50778"/>
    <w:rsid w:val="00F53CDB"/>
    <w:rsid w:val="00F56DE4"/>
    <w:rsid w:val="00F601F4"/>
    <w:rsid w:val="00F61075"/>
    <w:rsid w:val="00F62483"/>
    <w:rsid w:val="00F650CB"/>
    <w:rsid w:val="00F708DE"/>
    <w:rsid w:val="00F71B51"/>
    <w:rsid w:val="00F727D6"/>
    <w:rsid w:val="00F72ED9"/>
    <w:rsid w:val="00F73594"/>
    <w:rsid w:val="00F7470E"/>
    <w:rsid w:val="00F76806"/>
    <w:rsid w:val="00F910C3"/>
    <w:rsid w:val="00FA06E6"/>
    <w:rsid w:val="00FA0F77"/>
    <w:rsid w:val="00FA4E5E"/>
    <w:rsid w:val="00FC015F"/>
    <w:rsid w:val="00FC089F"/>
    <w:rsid w:val="00FC3EB1"/>
    <w:rsid w:val="00FD0B79"/>
    <w:rsid w:val="00FD5A42"/>
    <w:rsid w:val="00FE32BD"/>
    <w:rsid w:val="00FE4EBC"/>
    <w:rsid w:val="00FF21C5"/>
    <w:rsid w:val="00FF58C6"/>
    <w:rsid w:val="00FF6B0F"/>
    <w:rsid w:val="4840E043"/>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727D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iPriority="9" w:unhideWhenUsed="0" w:qFormat="1"/>
    <w:lsdException w:name="heading 2" w:semiHidden="0" w:unhideWhenUsed="0"/>
    <w:lsdException w:name="heading 3" w:semiHidden="0" w:unhideWhenUsed="0"/>
    <w:lsdException w:name="heading 4" w:semiHidden="0" w:unhideWhenUsed="0"/>
    <w:lsdException w:name="toc 1" w:uiPriority="39"/>
    <w:lsdException w:name="toc 2" w:uiPriority="39"/>
    <w:lsdException w:name="List Number 2" w:semiHidden="0" w:unhideWhenUsed="0"/>
    <w:lsdException w:name="Title" w:semiHidden="0" w:unhideWhenUsed="0"/>
    <w:lsdException w:name="Subtitle" w:semiHidden="0" w:unhideWhenUsed="0"/>
    <w:lsdException w:name="Body Text Indent 3" w:semiHidden="0" w:unhideWhenUsed="0"/>
    <w:lsdException w:name="Block Text" w:semiHidden="0" w:unhideWhenUsed="0"/>
    <w:lsdException w:name="Strong" w:semiHidden="0" w:unhideWhenUsed="0"/>
    <w:lsdException w:name="Emphasis" w:semiHidden="0" w:unhideWhenUsed="0"/>
    <w:lsdException w:name="HTML Preformatted" w:uiPriority="99"/>
    <w:lsdException w:name="Normal Table" w:semiHidden="0" w:unhideWhenUsed="0"/>
    <w:lsdException w:name="Table Subtle 2" w:semiHidden="0" w:unhideWhenUsed="0"/>
    <w:lsdException w:name="Table Web 3" w:semiHidden="0" w:unhideWhenUsed="0"/>
    <w:lsdException w:name="Table Grid" w:semiHidden="0" w:uiPriority="39"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Standard">
    <w:name w:val="Normal"/>
    <w:qFormat/>
    <w:rsid w:val="00257E0B"/>
    <w:pPr>
      <w:ind w:firstLine="284"/>
      <w:jc w:val="both"/>
    </w:pPr>
    <w:rPr>
      <w:rFonts w:ascii="Times New Roman" w:hAnsi="Times New Roman"/>
      <w:sz w:val="20"/>
    </w:rPr>
  </w:style>
  <w:style w:type="paragraph" w:styleId="berschrift1">
    <w:name w:val="heading 1"/>
    <w:basedOn w:val="Standard"/>
    <w:next w:val="Standard"/>
    <w:link w:val="berschrift1Zchn"/>
    <w:uiPriority w:val="9"/>
    <w:qFormat/>
    <w:rsid w:val="0005655A"/>
    <w:pPr>
      <w:keepNext/>
      <w:keepLines/>
      <w:spacing w:before="480"/>
      <w:outlineLvl w:val="0"/>
    </w:pPr>
    <w:rPr>
      <w:rFonts w:eastAsiaTheme="majorEastAsia" w:cstheme="majorBidi"/>
      <w:b/>
      <w:bCs/>
      <w:color w:val="345A8A" w:themeColor="accent1" w:themeShade="B5"/>
      <w:sz w:val="32"/>
      <w:szCs w:val="32"/>
    </w:rPr>
  </w:style>
  <w:style w:type="paragraph" w:styleId="berschrift2">
    <w:name w:val="heading 2"/>
    <w:basedOn w:val="Standard"/>
    <w:next w:val="Standard"/>
    <w:link w:val="berschrift2Zchn"/>
    <w:uiPriority w:val="9"/>
    <w:semiHidden/>
    <w:unhideWhenUsed/>
    <w:rsid w:val="0005655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rsid w:val="0058422C"/>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F73594"/>
    <w:rPr>
      <w:color w:val="0000FF" w:themeColor="hyperlink"/>
      <w:u w:val="single"/>
    </w:rPr>
  </w:style>
  <w:style w:type="character" w:customStyle="1" w:styleId="berschrift1Zchn">
    <w:name w:val="Überschrift 1 Zchn"/>
    <w:basedOn w:val="Absatz-Standardschriftart"/>
    <w:link w:val="berschrift1"/>
    <w:uiPriority w:val="9"/>
    <w:rsid w:val="0005655A"/>
    <w:rPr>
      <w:rFonts w:ascii="Times New Roman" w:eastAsiaTheme="majorEastAsia" w:hAnsi="Times New Roman" w:cstheme="majorBidi"/>
      <w:b/>
      <w:bCs/>
      <w:color w:val="345A8A" w:themeColor="accent1" w:themeShade="B5"/>
      <w:sz w:val="32"/>
      <w:szCs w:val="32"/>
    </w:rPr>
  </w:style>
  <w:style w:type="paragraph" w:styleId="Titel">
    <w:name w:val="Title"/>
    <w:basedOn w:val="Standard"/>
    <w:next w:val="Authors"/>
    <w:link w:val="TitelZchn"/>
    <w:uiPriority w:val="10"/>
    <w:qFormat/>
    <w:rsid w:val="00101044"/>
    <w:pPr>
      <w:spacing w:after="300"/>
      <w:contextualSpacing/>
      <w:jc w:val="center"/>
    </w:pPr>
    <w:rPr>
      <w:rFonts w:eastAsiaTheme="majorEastAsia" w:cstheme="majorBidi"/>
      <w:spacing w:val="5"/>
      <w:kern w:val="28"/>
      <w:sz w:val="40"/>
      <w:szCs w:val="52"/>
    </w:rPr>
  </w:style>
  <w:style w:type="character" w:customStyle="1" w:styleId="TitelZchn">
    <w:name w:val="Titel Zchn"/>
    <w:basedOn w:val="Absatz-Standardschriftart"/>
    <w:link w:val="Titel"/>
    <w:uiPriority w:val="10"/>
    <w:rsid w:val="00101044"/>
    <w:rPr>
      <w:rFonts w:ascii="Times New Roman" w:eastAsiaTheme="majorEastAsia" w:hAnsi="Times New Roman" w:cstheme="majorBidi"/>
      <w:spacing w:val="5"/>
      <w:kern w:val="28"/>
      <w:sz w:val="40"/>
      <w:szCs w:val="52"/>
    </w:rPr>
  </w:style>
  <w:style w:type="paragraph" w:customStyle="1" w:styleId="Authors">
    <w:name w:val="Authors"/>
    <w:basedOn w:val="Standard"/>
    <w:next w:val="Institute"/>
    <w:link w:val="AuthorsChar"/>
    <w:qFormat/>
    <w:rsid w:val="00101044"/>
    <w:pPr>
      <w:jc w:val="center"/>
    </w:pPr>
    <w:rPr>
      <w:sz w:val="26"/>
    </w:rPr>
  </w:style>
  <w:style w:type="character" w:customStyle="1" w:styleId="AuthorsChar">
    <w:name w:val="Authors Char"/>
    <w:basedOn w:val="Absatz-Standardschriftart"/>
    <w:link w:val="Authors"/>
    <w:rsid w:val="00101044"/>
    <w:rPr>
      <w:rFonts w:ascii="Times New Roman" w:hAnsi="Times New Roman"/>
      <w:sz w:val="26"/>
    </w:rPr>
  </w:style>
  <w:style w:type="paragraph" w:customStyle="1" w:styleId="Section">
    <w:name w:val="Section"/>
    <w:basedOn w:val="berschrift1"/>
    <w:next w:val="Standard"/>
    <w:link w:val="SectionChar"/>
    <w:qFormat/>
    <w:rsid w:val="0080069B"/>
    <w:pPr>
      <w:numPr>
        <w:numId w:val="7"/>
      </w:numPr>
      <w:spacing w:after="160"/>
    </w:pPr>
    <w:rPr>
      <w:b w:val="0"/>
      <w:color w:val="auto"/>
    </w:rPr>
  </w:style>
  <w:style w:type="character" w:customStyle="1" w:styleId="SectionChar">
    <w:name w:val="Section Char"/>
    <w:basedOn w:val="berschrift1Zchn"/>
    <w:link w:val="Section"/>
    <w:rsid w:val="0080069B"/>
    <w:rPr>
      <w:rFonts w:ascii="Times New Roman" w:eastAsiaTheme="majorEastAsia" w:hAnsi="Times New Roman" w:cstheme="majorBidi"/>
      <w:b w:val="0"/>
      <w:bCs/>
      <w:color w:val="345A8A" w:themeColor="accent1" w:themeShade="B5"/>
      <w:sz w:val="32"/>
      <w:szCs w:val="32"/>
    </w:rPr>
  </w:style>
  <w:style w:type="paragraph" w:customStyle="1" w:styleId="Subsection">
    <w:name w:val="Subsection"/>
    <w:basedOn w:val="berschrift2"/>
    <w:next w:val="Standard"/>
    <w:link w:val="SubsectionChar"/>
    <w:qFormat/>
    <w:rsid w:val="0080069B"/>
    <w:pPr>
      <w:numPr>
        <w:ilvl w:val="1"/>
        <w:numId w:val="7"/>
      </w:numPr>
      <w:spacing w:after="120"/>
    </w:pPr>
    <w:rPr>
      <w:rFonts w:ascii="Times New Roman" w:hAnsi="Times New Roman"/>
      <w:b w:val="0"/>
      <w:color w:val="auto"/>
      <w:sz w:val="28"/>
    </w:rPr>
  </w:style>
  <w:style w:type="character" w:customStyle="1" w:styleId="berschrift2Zchn">
    <w:name w:val="Überschrift 2 Zchn"/>
    <w:basedOn w:val="Absatz-Standardschriftart"/>
    <w:link w:val="berschrift2"/>
    <w:uiPriority w:val="9"/>
    <w:semiHidden/>
    <w:rsid w:val="0005655A"/>
    <w:rPr>
      <w:rFonts w:asciiTheme="majorHAnsi" w:eastAsiaTheme="majorEastAsia" w:hAnsiTheme="majorHAnsi" w:cstheme="majorBidi"/>
      <w:b/>
      <w:bCs/>
      <w:color w:val="4F81BD" w:themeColor="accent1"/>
      <w:sz w:val="26"/>
      <w:szCs w:val="26"/>
    </w:rPr>
  </w:style>
  <w:style w:type="character" w:customStyle="1" w:styleId="SubsectionChar">
    <w:name w:val="Subsection Char"/>
    <w:basedOn w:val="berschrift2Zchn"/>
    <w:link w:val="Subsection"/>
    <w:rsid w:val="0080069B"/>
    <w:rPr>
      <w:rFonts w:ascii="Times New Roman" w:eastAsiaTheme="majorEastAsia" w:hAnsi="Times New Roman" w:cstheme="majorBidi"/>
      <w:b w:val="0"/>
      <w:bCs/>
      <w:color w:val="4F81BD" w:themeColor="accent1"/>
      <w:sz w:val="28"/>
      <w:szCs w:val="26"/>
    </w:rPr>
  </w:style>
  <w:style w:type="paragraph" w:customStyle="1" w:styleId="Institute">
    <w:name w:val="Institute"/>
    <w:basedOn w:val="Authors"/>
    <w:link w:val="InstituteChar"/>
    <w:qFormat/>
    <w:rsid w:val="00101044"/>
    <w:rPr>
      <w:sz w:val="20"/>
    </w:rPr>
  </w:style>
  <w:style w:type="character" w:customStyle="1" w:styleId="InstituteChar">
    <w:name w:val="Institute Char"/>
    <w:basedOn w:val="AuthorsChar"/>
    <w:link w:val="Institute"/>
    <w:rsid w:val="00101044"/>
    <w:rPr>
      <w:rFonts w:ascii="Times New Roman" w:hAnsi="Times New Roman"/>
      <w:sz w:val="20"/>
    </w:rPr>
  </w:style>
  <w:style w:type="paragraph" w:styleId="Listenabsatz">
    <w:name w:val="List Paragraph"/>
    <w:basedOn w:val="Standard"/>
    <w:uiPriority w:val="34"/>
    <w:qFormat/>
    <w:rsid w:val="0019671F"/>
    <w:pPr>
      <w:spacing w:before="120" w:after="120"/>
      <w:ind w:left="720"/>
    </w:pPr>
  </w:style>
  <w:style w:type="character" w:customStyle="1" w:styleId="Monospaced">
    <w:name w:val="Monospaced"/>
    <w:basedOn w:val="Absatz-Standardschriftart"/>
    <w:uiPriority w:val="1"/>
    <w:qFormat/>
    <w:rsid w:val="00527955"/>
    <w:rPr>
      <w:rFonts w:ascii="Courier" w:hAnsi="Courier"/>
    </w:rPr>
  </w:style>
  <w:style w:type="paragraph" w:customStyle="1" w:styleId="Abstracttitle">
    <w:name w:val="Abstract title"/>
    <w:basedOn w:val="Section"/>
    <w:next w:val="Abstract"/>
    <w:link w:val="AbstracttitleChar"/>
    <w:qFormat/>
    <w:rsid w:val="00A406B5"/>
    <w:pPr>
      <w:numPr>
        <w:numId w:val="0"/>
      </w:numPr>
      <w:spacing w:after="80"/>
      <w:jc w:val="center"/>
    </w:pPr>
    <w:rPr>
      <w:b/>
      <w:sz w:val="20"/>
    </w:rPr>
  </w:style>
  <w:style w:type="character" w:customStyle="1" w:styleId="AbstracttitleChar">
    <w:name w:val="Abstract title Char"/>
    <w:basedOn w:val="SectionChar"/>
    <w:link w:val="Abstracttitle"/>
    <w:rsid w:val="006229A5"/>
    <w:rPr>
      <w:rFonts w:ascii="Times New Roman" w:eastAsiaTheme="majorEastAsia" w:hAnsi="Times New Roman" w:cstheme="majorBidi"/>
      <w:b/>
      <w:bCs/>
      <w:color w:val="345A8A" w:themeColor="accent1" w:themeShade="B5"/>
      <w:sz w:val="20"/>
      <w:szCs w:val="32"/>
    </w:rPr>
  </w:style>
  <w:style w:type="paragraph" w:customStyle="1" w:styleId="Abstract">
    <w:name w:val="Abstract"/>
    <w:basedOn w:val="Standard"/>
    <w:link w:val="AbstractChar"/>
    <w:qFormat/>
    <w:rsid w:val="0019671F"/>
    <w:pPr>
      <w:ind w:left="567" w:right="567"/>
    </w:pPr>
  </w:style>
  <w:style w:type="character" w:customStyle="1" w:styleId="AbstractChar">
    <w:name w:val="Abstract Char"/>
    <w:basedOn w:val="SectionChar"/>
    <w:link w:val="Abstract"/>
    <w:rsid w:val="0019671F"/>
    <w:rPr>
      <w:rFonts w:ascii="Times New Roman" w:eastAsiaTheme="majorEastAsia" w:hAnsi="Times New Roman" w:cstheme="majorBidi"/>
      <w:b w:val="0"/>
      <w:bCs w:val="0"/>
      <w:color w:val="345A8A" w:themeColor="accent1" w:themeShade="B5"/>
      <w:sz w:val="20"/>
      <w:szCs w:val="32"/>
    </w:rPr>
  </w:style>
  <w:style w:type="character" w:customStyle="1" w:styleId="Sans-Serif">
    <w:name w:val="Sans-Serif"/>
    <w:basedOn w:val="Absatz-Standardschriftart"/>
    <w:uiPriority w:val="1"/>
    <w:qFormat/>
    <w:rsid w:val="00527955"/>
    <w:rPr>
      <w:rFonts w:ascii="Helvetica" w:hAnsi="Helvetica"/>
    </w:rPr>
  </w:style>
  <w:style w:type="paragraph" w:styleId="Funotentext">
    <w:name w:val="footnote text"/>
    <w:basedOn w:val="Standard"/>
    <w:link w:val="FunotentextZchn"/>
    <w:uiPriority w:val="99"/>
    <w:unhideWhenUsed/>
    <w:rsid w:val="0041433E"/>
    <w:rPr>
      <w:sz w:val="16"/>
    </w:rPr>
  </w:style>
  <w:style w:type="character" w:customStyle="1" w:styleId="FunotentextZchn">
    <w:name w:val="Fußnotentext Zchn"/>
    <w:basedOn w:val="Absatz-Standardschriftart"/>
    <w:link w:val="Funotentext"/>
    <w:uiPriority w:val="99"/>
    <w:rsid w:val="0041433E"/>
    <w:rPr>
      <w:rFonts w:ascii="Times New Roman" w:hAnsi="Times New Roman"/>
      <w:sz w:val="16"/>
    </w:rPr>
  </w:style>
  <w:style w:type="character" w:styleId="Funotenzeichen">
    <w:name w:val="footnote reference"/>
    <w:basedOn w:val="Absatz-Standardschriftart"/>
    <w:uiPriority w:val="99"/>
    <w:unhideWhenUsed/>
    <w:rsid w:val="006229A5"/>
    <w:rPr>
      <w:vertAlign w:val="superscript"/>
    </w:rPr>
  </w:style>
  <w:style w:type="paragraph" w:styleId="Endnotentext">
    <w:name w:val="endnote text"/>
    <w:basedOn w:val="Standard"/>
    <w:link w:val="EndnotentextZchn"/>
    <w:uiPriority w:val="99"/>
    <w:unhideWhenUsed/>
    <w:rsid w:val="004D7242"/>
    <w:rPr>
      <w:sz w:val="24"/>
    </w:rPr>
  </w:style>
  <w:style w:type="character" w:customStyle="1" w:styleId="EndnotentextZchn">
    <w:name w:val="Endnotentext Zchn"/>
    <w:basedOn w:val="Absatz-Standardschriftart"/>
    <w:link w:val="Endnotentext"/>
    <w:uiPriority w:val="99"/>
    <w:rsid w:val="004D7242"/>
    <w:rPr>
      <w:rFonts w:ascii="Times New Roman" w:hAnsi="Times New Roman"/>
    </w:rPr>
  </w:style>
  <w:style w:type="character" w:styleId="Endnotenzeichen">
    <w:name w:val="endnote reference"/>
    <w:basedOn w:val="Absatz-Standardschriftart"/>
    <w:uiPriority w:val="99"/>
    <w:unhideWhenUsed/>
    <w:rsid w:val="004D7242"/>
    <w:rPr>
      <w:vertAlign w:val="superscript"/>
    </w:rPr>
  </w:style>
  <w:style w:type="paragraph" w:styleId="Sprechblasentext">
    <w:name w:val="Balloon Text"/>
    <w:basedOn w:val="Standard"/>
    <w:link w:val="SprechblasentextZchn"/>
    <w:uiPriority w:val="99"/>
    <w:semiHidden/>
    <w:unhideWhenUsed/>
    <w:rsid w:val="004D7242"/>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4D7242"/>
    <w:rPr>
      <w:rFonts w:ascii="Lucida Grande" w:hAnsi="Lucida Grande" w:cs="Lucida Grande"/>
      <w:sz w:val="18"/>
      <w:szCs w:val="18"/>
    </w:rPr>
  </w:style>
  <w:style w:type="paragraph" w:styleId="Literaturverzeichnis">
    <w:name w:val="Bibliography"/>
    <w:basedOn w:val="Standard"/>
    <w:next w:val="Standard"/>
    <w:uiPriority w:val="37"/>
    <w:unhideWhenUsed/>
    <w:rsid w:val="00865CD8"/>
    <w:pPr>
      <w:spacing w:line="480" w:lineRule="auto"/>
      <w:ind w:left="720" w:hanging="720"/>
    </w:pPr>
  </w:style>
  <w:style w:type="paragraph" w:customStyle="1" w:styleId="References">
    <w:name w:val="References"/>
    <w:basedOn w:val="Section"/>
    <w:next w:val="Standard"/>
    <w:qFormat/>
    <w:rsid w:val="00A406B5"/>
    <w:pPr>
      <w:numPr>
        <w:numId w:val="0"/>
      </w:numPr>
    </w:pPr>
  </w:style>
  <w:style w:type="character" w:styleId="BesuchterHyperlink">
    <w:name w:val="FollowedHyperlink"/>
    <w:basedOn w:val="Absatz-Standardschriftart"/>
    <w:uiPriority w:val="99"/>
    <w:semiHidden/>
    <w:unhideWhenUsed/>
    <w:rsid w:val="00FA4E5E"/>
    <w:rPr>
      <w:color w:val="800080" w:themeColor="followedHyperlink"/>
      <w:u w:val="single"/>
    </w:rPr>
  </w:style>
  <w:style w:type="paragraph" w:styleId="Beschriftung">
    <w:name w:val="caption"/>
    <w:basedOn w:val="Standard"/>
    <w:next w:val="Standard"/>
    <w:rsid w:val="00A93647"/>
    <w:pPr>
      <w:spacing w:after="200"/>
    </w:pPr>
    <w:rPr>
      <w:b/>
      <w:bCs/>
      <w:sz w:val="18"/>
      <w:szCs w:val="18"/>
    </w:rPr>
  </w:style>
  <w:style w:type="paragraph" w:styleId="Kopfzeile">
    <w:name w:val="header"/>
    <w:basedOn w:val="Standard"/>
    <w:link w:val="KopfzeileZchn"/>
    <w:rsid w:val="006A7F8D"/>
    <w:pPr>
      <w:tabs>
        <w:tab w:val="center" w:pos="4320"/>
        <w:tab w:val="right" w:pos="8640"/>
      </w:tabs>
    </w:pPr>
  </w:style>
  <w:style w:type="character" w:customStyle="1" w:styleId="KopfzeileZchn">
    <w:name w:val="Kopfzeile Zchn"/>
    <w:basedOn w:val="Absatz-Standardschriftart"/>
    <w:link w:val="Kopfzeile"/>
    <w:rsid w:val="006A7F8D"/>
    <w:rPr>
      <w:rFonts w:ascii="Times New Roman" w:hAnsi="Times New Roman"/>
      <w:sz w:val="20"/>
    </w:rPr>
  </w:style>
  <w:style w:type="paragraph" w:styleId="Fuzeile">
    <w:name w:val="footer"/>
    <w:basedOn w:val="Standard"/>
    <w:link w:val="FuzeileZchn"/>
    <w:rsid w:val="006A7F8D"/>
    <w:pPr>
      <w:tabs>
        <w:tab w:val="center" w:pos="4320"/>
        <w:tab w:val="right" w:pos="8640"/>
      </w:tabs>
    </w:pPr>
  </w:style>
  <w:style w:type="character" w:customStyle="1" w:styleId="FuzeileZchn">
    <w:name w:val="Fußzeile Zchn"/>
    <w:basedOn w:val="Absatz-Standardschriftart"/>
    <w:link w:val="Fuzeile"/>
    <w:rsid w:val="006A7F8D"/>
    <w:rPr>
      <w:rFonts w:ascii="Times New Roman" w:hAnsi="Times New Roman"/>
      <w:sz w:val="20"/>
    </w:rPr>
  </w:style>
  <w:style w:type="table" w:styleId="Tabellenraster">
    <w:name w:val="Table Grid"/>
    <w:basedOn w:val="NormaleTabelle"/>
    <w:uiPriority w:val="39"/>
    <w:rsid w:val="00642E1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Verzeichnis1">
    <w:name w:val="toc 1"/>
    <w:basedOn w:val="Standard"/>
    <w:next w:val="Standard"/>
    <w:autoRedefine/>
    <w:uiPriority w:val="39"/>
    <w:unhideWhenUsed/>
    <w:rsid w:val="00EF071E"/>
    <w:pPr>
      <w:spacing w:before="120"/>
      <w:jc w:val="left"/>
    </w:pPr>
    <w:rPr>
      <w:rFonts w:asciiTheme="minorHAnsi" w:hAnsiTheme="minorHAnsi"/>
      <w:b/>
      <w:bCs/>
      <w:sz w:val="22"/>
      <w:szCs w:val="22"/>
    </w:rPr>
  </w:style>
  <w:style w:type="paragraph" w:styleId="Verzeichnis2">
    <w:name w:val="toc 2"/>
    <w:basedOn w:val="Standard"/>
    <w:next w:val="Standard"/>
    <w:autoRedefine/>
    <w:uiPriority w:val="39"/>
    <w:unhideWhenUsed/>
    <w:rsid w:val="00EF071E"/>
    <w:pPr>
      <w:ind w:left="200"/>
      <w:jc w:val="left"/>
    </w:pPr>
    <w:rPr>
      <w:rFonts w:asciiTheme="minorHAnsi" w:hAnsiTheme="minorHAnsi"/>
      <w:i/>
      <w:iCs/>
      <w:sz w:val="22"/>
      <w:szCs w:val="22"/>
    </w:rPr>
  </w:style>
  <w:style w:type="paragraph" w:styleId="Verzeichnis3">
    <w:name w:val="toc 3"/>
    <w:basedOn w:val="Standard"/>
    <w:next w:val="Standard"/>
    <w:autoRedefine/>
    <w:unhideWhenUsed/>
    <w:rsid w:val="00EF071E"/>
    <w:pPr>
      <w:ind w:left="400"/>
      <w:jc w:val="left"/>
    </w:pPr>
    <w:rPr>
      <w:rFonts w:asciiTheme="minorHAnsi" w:hAnsiTheme="minorHAnsi"/>
      <w:sz w:val="22"/>
      <w:szCs w:val="22"/>
    </w:rPr>
  </w:style>
  <w:style w:type="paragraph" w:styleId="Verzeichnis4">
    <w:name w:val="toc 4"/>
    <w:basedOn w:val="Standard"/>
    <w:next w:val="Standard"/>
    <w:autoRedefine/>
    <w:unhideWhenUsed/>
    <w:rsid w:val="00EF071E"/>
    <w:pPr>
      <w:ind w:left="600"/>
      <w:jc w:val="left"/>
    </w:pPr>
    <w:rPr>
      <w:rFonts w:asciiTheme="minorHAnsi" w:hAnsiTheme="minorHAnsi"/>
      <w:szCs w:val="20"/>
    </w:rPr>
  </w:style>
  <w:style w:type="paragraph" w:styleId="Verzeichnis5">
    <w:name w:val="toc 5"/>
    <w:basedOn w:val="Standard"/>
    <w:next w:val="Standard"/>
    <w:autoRedefine/>
    <w:unhideWhenUsed/>
    <w:rsid w:val="00EF071E"/>
    <w:pPr>
      <w:ind w:left="800"/>
      <w:jc w:val="left"/>
    </w:pPr>
    <w:rPr>
      <w:rFonts w:asciiTheme="minorHAnsi" w:hAnsiTheme="minorHAnsi"/>
      <w:szCs w:val="20"/>
    </w:rPr>
  </w:style>
  <w:style w:type="paragraph" w:styleId="Verzeichnis6">
    <w:name w:val="toc 6"/>
    <w:basedOn w:val="Standard"/>
    <w:next w:val="Standard"/>
    <w:autoRedefine/>
    <w:unhideWhenUsed/>
    <w:rsid w:val="00EF071E"/>
    <w:pPr>
      <w:ind w:left="1000"/>
      <w:jc w:val="left"/>
    </w:pPr>
    <w:rPr>
      <w:rFonts w:asciiTheme="minorHAnsi" w:hAnsiTheme="minorHAnsi"/>
      <w:szCs w:val="20"/>
    </w:rPr>
  </w:style>
  <w:style w:type="paragraph" w:styleId="Verzeichnis7">
    <w:name w:val="toc 7"/>
    <w:basedOn w:val="Standard"/>
    <w:next w:val="Standard"/>
    <w:autoRedefine/>
    <w:unhideWhenUsed/>
    <w:rsid w:val="00EF071E"/>
    <w:pPr>
      <w:ind w:left="1200"/>
      <w:jc w:val="left"/>
    </w:pPr>
    <w:rPr>
      <w:rFonts w:asciiTheme="minorHAnsi" w:hAnsiTheme="minorHAnsi"/>
      <w:szCs w:val="20"/>
    </w:rPr>
  </w:style>
  <w:style w:type="paragraph" w:styleId="Verzeichnis8">
    <w:name w:val="toc 8"/>
    <w:basedOn w:val="Standard"/>
    <w:next w:val="Standard"/>
    <w:autoRedefine/>
    <w:unhideWhenUsed/>
    <w:rsid w:val="00EF071E"/>
    <w:pPr>
      <w:ind w:left="1400"/>
      <w:jc w:val="left"/>
    </w:pPr>
    <w:rPr>
      <w:rFonts w:asciiTheme="minorHAnsi" w:hAnsiTheme="minorHAnsi"/>
      <w:szCs w:val="20"/>
    </w:rPr>
  </w:style>
  <w:style w:type="paragraph" w:styleId="Verzeichnis9">
    <w:name w:val="toc 9"/>
    <w:basedOn w:val="Standard"/>
    <w:next w:val="Standard"/>
    <w:autoRedefine/>
    <w:unhideWhenUsed/>
    <w:rsid w:val="00EF071E"/>
    <w:pPr>
      <w:ind w:left="1600"/>
      <w:jc w:val="left"/>
    </w:pPr>
    <w:rPr>
      <w:rFonts w:asciiTheme="minorHAnsi" w:hAnsiTheme="minorHAnsi"/>
      <w:szCs w:val="20"/>
    </w:rPr>
  </w:style>
  <w:style w:type="character" w:styleId="Kommentarzeichen">
    <w:name w:val="annotation reference"/>
    <w:basedOn w:val="Absatz-Standardschriftart"/>
    <w:semiHidden/>
    <w:unhideWhenUsed/>
    <w:rsid w:val="00822AC5"/>
    <w:rPr>
      <w:sz w:val="16"/>
      <w:szCs w:val="16"/>
    </w:rPr>
  </w:style>
  <w:style w:type="paragraph" w:styleId="Kommentartext">
    <w:name w:val="annotation text"/>
    <w:basedOn w:val="Standard"/>
    <w:link w:val="KommentartextZchn"/>
    <w:semiHidden/>
    <w:unhideWhenUsed/>
    <w:rsid w:val="00822AC5"/>
    <w:rPr>
      <w:szCs w:val="20"/>
    </w:rPr>
  </w:style>
  <w:style w:type="character" w:customStyle="1" w:styleId="KommentartextZchn">
    <w:name w:val="Kommentartext Zchn"/>
    <w:basedOn w:val="Absatz-Standardschriftart"/>
    <w:link w:val="Kommentartext"/>
    <w:semiHidden/>
    <w:rsid w:val="00822AC5"/>
    <w:rPr>
      <w:rFonts w:ascii="Times New Roman" w:hAnsi="Times New Roman"/>
      <w:sz w:val="20"/>
      <w:szCs w:val="20"/>
    </w:rPr>
  </w:style>
  <w:style w:type="paragraph" w:styleId="Kommentarthema">
    <w:name w:val="annotation subject"/>
    <w:basedOn w:val="Kommentartext"/>
    <w:next w:val="Kommentartext"/>
    <w:link w:val="KommentarthemaZchn"/>
    <w:semiHidden/>
    <w:unhideWhenUsed/>
    <w:rsid w:val="00822AC5"/>
    <w:rPr>
      <w:b/>
      <w:bCs/>
    </w:rPr>
  </w:style>
  <w:style w:type="character" w:customStyle="1" w:styleId="KommentarthemaZchn">
    <w:name w:val="Kommentarthema Zchn"/>
    <w:basedOn w:val="KommentartextZchn"/>
    <w:link w:val="Kommentarthema"/>
    <w:semiHidden/>
    <w:rsid w:val="00822AC5"/>
    <w:rPr>
      <w:rFonts w:ascii="Times New Roman" w:hAnsi="Times New Roman"/>
      <w:b/>
      <w:bCs/>
      <w:sz w:val="20"/>
      <w:szCs w:val="20"/>
    </w:rPr>
  </w:style>
  <w:style w:type="paragraph" w:styleId="HTMLVorformatiert">
    <w:name w:val="HTML Preformatted"/>
    <w:basedOn w:val="Standard"/>
    <w:link w:val="HTMLVorformatiertZchn"/>
    <w:uiPriority w:val="99"/>
    <w:semiHidden/>
    <w:unhideWhenUsed/>
    <w:rsid w:val="009C18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eastAsia="Times New Roman" w:hAnsi="Courier New" w:cs="Courier New"/>
      <w:szCs w:val="20"/>
    </w:rPr>
  </w:style>
  <w:style w:type="character" w:customStyle="1" w:styleId="HTMLVorformatiertZchn">
    <w:name w:val="HTML Vorformatiert Zchn"/>
    <w:basedOn w:val="Absatz-Standardschriftart"/>
    <w:link w:val="HTMLVorformatiert"/>
    <w:uiPriority w:val="99"/>
    <w:semiHidden/>
    <w:rsid w:val="009C189D"/>
    <w:rPr>
      <w:rFonts w:ascii="Courier New" w:eastAsia="Times New Roman" w:hAnsi="Courier New" w:cs="Courier New"/>
      <w:sz w:val="20"/>
      <w:szCs w:val="20"/>
    </w:rPr>
  </w:style>
  <w:style w:type="character" w:customStyle="1" w:styleId="berschrift3Zchn">
    <w:name w:val="Überschrift 3 Zchn"/>
    <w:basedOn w:val="Absatz-Standardschriftart"/>
    <w:link w:val="berschrift3"/>
    <w:rsid w:val="0058422C"/>
    <w:rPr>
      <w:rFonts w:asciiTheme="majorHAnsi" w:eastAsiaTheme="majorEastAsia" w:hAnsiTheme="majorHAnsi" w:cstheme="majorBidi"/>
      <w:b/>
      <w:bCs/>
      <w:color w:val="4F81BD" w:themeColor="accent1"/>
      <w:sz w:val="20"/>
    </w:rPr>
  </w:style>
  <w:style w:type="character" w:customStyle="1" w:styleId="etpbfullwidthheadersubhead">
    <w:name w:val="et_pb_fullwidth_header_subhead"/>
    <w:basedOn w:val="Absatz-Standardschriftart"/>
    <w:rsid w:val="00401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7923">
      <w:bodyDiv w:val="1"/>
      <w:marLeft w:val="0"/>
      <w:marRight w:val="0"/>
      <w:marTop w:val="0"/>
      <w:marBottom w:val="0"/>
      <w:divBdr>
        <w:top w:val="none" w:sz="0" w:space="0" w:color="auto"/>
        <w:left w:val="none" w:sz="0" w:space="0" w:color="auto"/>
        <w:bottom w:val="none" w:sz="0" w:space="0" w:color="auto"/>
        <w:right w:val="none" w:sz="0" w:space="0" w:color="auto"/>
      </w:divBdr>
    </w:div>
    <w:div w:id="122962217">
      <w:bodyDiv w:val="1"/>
      <w:marLeft w:val="0"/>
      <w:marRight w:val="0"/>
      <w:marTop w:val="0"/>
      <w:marBottom w:val="0"/>
      <w:divBdr>
        <w:top w:val="none" w:sz="0" w:space="0" w:color="auto"/>
        <w:left w:val="none" w:sz="0" w:space="0" w:color="auto"/>
        <w:bottom w:val="none" w:sz="0" w:space="0" w:color="auto"/>
        <w:right w:val="none" w:sz="0" w:space="0" w:color="auto"/>
      </w:divBdr>
    </w:div>
    <w:div w:id="151794452">
      <w:bodyDiv w:val="1"/>
      <w:marLeft w:val="0"/>
      <w:marRight w:val="0"/>
      <w:marTop w:val="0"/>
      <w:marBottom w:val="0"/>
      <w:divBdr>
        <w:top w:val="none" w:sz="0" w:space="0" w:color="auto"/>
        <w:left w:val="none" w:sz="0" w:space="0" w:color="auto"/>
        <w:bottom w:val="none" w:sz="0" w:space="0" w:color="auto"/>
        <w:right w:val="none" w:sz="0" w:space="0" w:color="auto"/>
      </w:divBdr>
    </w:div>
    <w:div w:id="183566800">
      <w:bodyDiv w:val="1"/>
      <w:marLeft w:val="0"/>
      <w:marRight w:val="0"/>
      <w:marTop w:val="0"/>
      <w:marBottom w:val="0"/>
      <w:divBdr>
        <w:top w:val="none" w:sz="0" w:space="0" w:color="auto"/>
        <w:left w:val="none" w:sz="0" w:space="0" w:color="auto"/>
        <w:bottom w:val="none" w:sz="0" w:space="0" w:color="auto"/>
        <w:right w:val="none" w:sz="0" w:space="0" w:color="auto"/>
      </w:divBdr>
    </w:div>
    <w:div w:id="192771314">
      <w:bodyDiv w:val="1"/>
      <w:marLeft w:val="0"/>
      <w:marRight w:val="0"/>
      <w:marTop w:val="0"/>
      <w:marBottom w:val="0"/>
      <w:divBdr>
        <w:top w:val="none" w:sz="0" w:space="0" w:color="auto"/>
        <w:left w:val="none" w:sz="0" w:space="0" w:color="auto"/>
        <w:bottom w:val="none" w:sz="0" w:space="0" w:color="auto"/>
        <w:right w:val="none" w:sz="0" w:space="0" w:color="auto"/>
      </w:divBdr>
    </w:div>
    <w:div w:id="202910154">
      <w:bodyDiv w:val="1"/>
      <w:marLeft w:val="0"/>
      <w:marRight w:val="0"/>
      <w:marTop w:val="0"/>
      <w:marBottom w:val="0"/>
      <w:divBdr>
        <w:top w:val="none" w:sz="0" w:space="0" w:color="auto"/>
        <w:left w:val="none" w:sz="0" w:space="0" w:color="auto"/>
        <w:bottom w:val="none" w:sz="0" w:space="0" w:color="auto"/>
        <w:right w:val="none" w:sz="0" w:space="0" w:color="auto"/>
      </w:divBdr>
    </w:div>
    <w:div w:id="203948430">
      <w:bodyDiv w:val="1"/>
      <w:marLeft w:val="0"/>
      <w:marRight w:val="0"/>
      <w:marTop w:val="0"/>
      <w:marBottom w:val="0"/>
      <w:divBdr>
        <w:top w:val="none" w:sz="0" w:space="0" w:color="auto"/>
        <w:left w:val="none" w:sz="0" w:space="0" w:color="auto"/>
        <w:bottom w:val="none" w:sz="0" w:space="0" w:color="auto"/>
        <w:right w:val="none" w:sz="0" w:space="0" w:color="auto"/>
      </w:divBdr>
    </w:div>
    <w:div w:id="227614203">
      <w:bodyDiv w:val="1"/>
      <w:marLeft w:val="0"/>
      <w:marRight w:val="0"/>
      <w:marTop w:val="0"/>
      <w:marBottom w:val="0"/>
      <w:divBdr>
        <w:top w:val="none" w:sz="0" w:space="0" w:color="auto"/>
        <w:left w:val="none" w:sz="0" w:space="0" w:color="auto"/>
        <w:bottom w:val="none" w:sz="0" w:space="0" w:color="auto"/>
        <w:right w:val="none" w:sz="0" w:space="0" w:color="auto"/>
      </w:divBdr>
    </w:div>
    <w:div w:id="238642015">
      <w:bodyDiv w:val="1"/>
      <w:marLeft w:val="0"/>
      <w:marRight w:val="0"/>
      <w:marTop w:val="0"/>
      <w:marBottom w:val="0"/>
      <w:divBdr>
        <w:top w:val="none" w:sz="0" w:space="0" w:color="auto"/>
        <w:left w:val="none" w:sz="0" w:space="0" w:color="auto"/>
        <w:bottom w:val="none" w:sz="0" w:space="0" w:color="auto"/>
        <w:right w:val="none" w:sz="0" w:space="0" w:color="auto"/>
      </w:divBdr>
    </w:div>
    <w:div w:id="313609553">
      <w:bodyDiv w:val="1"/>
      <w:marLeft w:val="0"/>
      <w:marRight w:val="0"/>
      <w:marTop w:val="0"/>
      <w:marBottom w:val="0"/>
      <w:divBdr>
        <w:top w:val="none" w:sz="0" w:space="0" w:color="auto"/>
        <w:left w:val="none" w:sz="0" w:space="0" w:color="auto"/>
        <w:bottom w:val="none" w:sz="0" w:space="0" w:color="auto"/>
        <w:right w:val="none" w:sz="0" w:space="0" w:color="auto"/>
      </w:divBdr>
    </w:div>
    <w:div w:id="415832101">
      <w:bodyDiv w:val="1"/>
      <w:marLeft w:val="0"/>
      <w:marRight w:val="0"/>
      <w:marTop w:val="0"/>
      <w:marBottom w:val="0"/>
      <w:divBdr>
        <w:top w:val="none" w:sz="0" w:space="0" w:color="auto"/>
        <w:left w:val="none" w:sz="0" w:space="0" w:color="auto"/>
        <w:bottom w:val="none" w:sz="0" w:space="0" w:color="auto"/>
        <w:right w:val="none" w:sz="0" w:space="0" w:color="auto"/>
      </w:divBdr>
    </w:div>
    <w:div w:id="420682611">
      <w:bodyDiv w:val="1"/>
      <w:marLeft w:val="0"/>
      <w:marRight w:val="0"/>
      <w:marTop w:val="0"/>
      <w:marBottom w:val="0"/>
      <w:divBdr>
        <w:top w:val="none" w:sz="0" w:space="0" w:color="auto"/>
        <w:left w:val="none" w:sz="0" w:space="0" w:color="auto"/>
        <w:bottom w:val="none" w:sz="0" w:space="0" w:color="auto"/>
        <w:right w:val="none" w:sz="0" w:space="0" w:color="auto"/>
      </w:divBdr>
    </w:div>
    <w:div w:id="421341763">
      <w:bodyDiv w:val="1"/>
      <w:marLeft w:val="0"/>
      <w:marRight w:val="0"/>
      <w:marTop w:val="0"/>
      <w:marBottom w:val="0"/>
      <w:divBdr>
        <w:top w:val="none" w:sz="0" w:space="0" w:color="auto"/>
        <w:left w:val="none" w:sz="0" w:space="0" w:color="auto"/>
        <w:bottom w:val="none" w:sz="0" w:space="0" w:color="auto"/>
        <w:right w:val="none" w:sz="0" w:space="0" w:color="auto"/>
      </w:divBdr>
    </w:div>
    <w:div w:id="425266942">
      <w:bodyDiv w:val="1"/>
      <w:marLeft w:val="0"/>
      <w:marRight w:val="0"/>
      <w:marTop w:val="0"/>
      <w:marBottom w:val="0"/>
      <w:divBdr>
        <w:top w:val="none" w:sz="0" w:space="0" w:color="auto"/>
        <w:left w:val="none" w:sz="0" w:space="0" w:color="auto"/>
        <w:bottom w:val="none" w:sz="0" w:space="0" w:color="auto"/>
        <w:right w:val="none" w:sz="0" w:space="0" w:color="auto"/>
      </w:divBdr>
    </w:div>
    <w:div w:id="493960655">
      <w:bodyDiv w:val="1"/>
      <w:marLeft w:val="0"/>
      <w:marRight w:val="0"/>
      <w:marTop w:val="0"/>
      <w:marBottom w:val="0"/>
      <w:divBdr>
        <w:top w:val="none" w:sz="0" w:space="0" w:color="auto"/>
        <w:left w:val="none" w:sz="0" w:space="0" w:color="auto"/>
        <w:bottom w:val="none" w:sz="0" w:space="0" w:color="auto"/>
        <w:right w:val="none" w:sz="0" w:space="0" w:color="auto"/>
      </w:divBdr>
    </w:div>
    <w:div w:id="499389324">
      <w:bodyDiv w:val="1"/>
      <w:marLeft w:val="0"/>
      <w:marRight w:val="0"/>
      <w:marTop w:val="0"/>
      <w:marBottom w:val="0"/>
      <w:divBdr>
        <w:top w:val="none" w:sz="0" w:space="0" w:color="auto"/>
        <w:left w:val="none" w:sz="0" w:space="0" w:color="auto"/>
        <w:bottom w:val="none" w:sz="0" w:space="0" w:color="auto"/>
        <w:right w:val="none" w:sz="0" w:space="0" w:color="auto"/>
      </w:divBdr>
    </w:div>
    <w:div w:id="653223263">
      <w:bodyDiv w:val="1"/>
      <w:marLeft w:val="0"/>
      <w:marRight w:val="0"/>
      <w:marTop w:val="0"/>
      <w:marBottom w:val="0"/>
      <w:divBdr>
        <w:top w:val="none" w:sz="0" w:space="0" w:color="auto"/>
        <w:left w:val="none" w:sz="0" w:space="0" w:color="auto"/>
        <w:bottom w:val="none" w:sz="0" w:space="0" w:color="auto"/>
        <w:right w:val="none" w:sz="0" w:space="0" w:color="auto"/>
      </w:divBdr>
    </w:div>
    <w:div w:id="653682672">
      <w:bodyDiv w:val="1"/>
      <w:marLeft w:val="0"/>
      <w:marRight w:val="0"/>
      <w:marTop w:val="0"/>
      <w:marBottom w:val="0"/>
      <w:divBdr>
        <w:top w:val="none" w:sz="0" w:space="0" w:color="auto"/>
        <w:left w:val="none" w:sz="0" w:space="0" w:color="auto"/>
        <w:bottom w:val="none" w:sz="0" w:space="0" w:color="auto"/>
        <w:right w:val="none" w:sz="0" w:space="0" w:color="auto"/>
      </w:divBdr>
    </w:div>
    <w:div w:id="686102117">
      <w:bodyDiv w:val="1"/>
      <w:marLeft w:val="0"/>
      <w:marRight w:val="0"/>
      <w:marTop w:val="0"/>
      <w:marBottom w:val="0"/>
      <w:divBdr>
        <w:top w:val="none" w:sz="0" w:space="0" w:color="auto"/>
        <w:left w:val="none" w:sz="0" w:space="0" w:color="auto"/>
        <w:bottom w:val="none" w:sz="0" w:space="0" w:color="auto"/>
        <w:right w:val="none" w:sz="0" w:space="0" w:color="auto"/>
      </w:divBdr>
    </w:div>
    <w:div w:id="694234461">
      <w:bodyDiv w:val="1"/>
      <w:marLeft w:val="0"/>
      <w:marRight w:val="0"/>
      <w:marTop w:val="0"/>
      <w:marBottom w:val="0"/>
      <w:divBdr>
        <w:top w:val="none" w:sz="0" w:space="0" w:color="auto"/>
        <w:left w:val="none" w:sz="0" w:space="0" w:color="auto"/>
        <w:bottom w:val="none" w:sz="0" w:space="0" w:color="auto"/>
        <w:right w:val="none" w:sz="0" w:space="0" w:color="auto"/>
      </w:divBdr>
    </w:div>
    <w:div w:id="695080364">
      <w:bodyDiv w:val="1"/>
      <w:marLeft w:val="0"/>
      <w:marRight w:val="0"/>
      <w:marTop w:val="0"/>
      <w:marBottom w:val="0"/>
      <w:divBdr>
        <w:top w:val="none" w:sz="0" w:space="0" w:color="auto"/>
        <w:left w:val="none" w:sz="0" w:space="0" w:color="auto"/>
        <w:bottom w:val="none" w:sz="0" w:space="0" w:color="auto"/>
        <w:right w:val="none" w:sz="0" w:space="0" w:color="auto"/>
      </w:divBdr>
    </w:div>
    <w:div w:id="703675668">
      <w:bodyDiv w:val="1"/>
      <w:marLeft w:val="0"/>
      <w:marRight w:val="0"/>
      <w:marTop w:val="0"/>
      <w:marBottom w:val="0"/>
      <w:divBdr>
        <w:top w:val="none" w:sz="0" w:space="0" w:color="auto"/>
        <w:left w:val="none" w:sz="0" w:space="0" w:color="auto"/>
        <w:bottom w:val="none" w:sz="0" w:space="0" w:color="auto"/>
        <w:right w:val="none" w:sz="0" w:space="0" w:color="auto"/>
      </w:divBdr>
    </w:div>
    <w:div w:id="732585223">
      <w:bodyDiv w:val="1"/>
      <w:marLeft w:val="0"/>
      <w:marRight w:val="0"/>
      <w:marTop w:val="0"/>
      <w:marBottom w:val="0"/>
      <w:divBdr>
        <w:top w:val="none" w:sz="0" w:space="0" w:color="auto"/>
        <w:left w:val="none" w:sz="0" w:space="0" w:color="auto"/>
        <w:bottom w:val="none" w:sz="0" w:space="0" w:color="auto"/>
        <w:right w:val="none" w:sz="0" w:space="0" w:color="auto"/>
      </w:divBdr>
    </w:div>
    <w:div w:id="734085884">
      <w:bodyDiv w:val="1"/>
      <w:marLeft w:val="0"/>
      <w:marRight w:val="0"/>
      <w:marTop w:val="0"/>
      <w:marBottom w:val="0"/>
      <w:divBdr>
        <w:top w:val="none" w:sz="0" w:space="0" w:color="auto"/>
        <w:left w:val="none" w:sz="0" w:space="0" w:color="auto"/>
        <w:bottom w:val="none" w:sz="0" w:space="0" w:color="auto"/>
        <w:right w:val="none" w:sz="0" w:space="0" w:color="auto"/>
      </w:divBdr>
    </w:div>
    <w:div w:id="741297271">
      <w:bodyDiv w:val="1"/>
      <w:marLeft w:val="0"/>
      <w:marRight w:val="0"/>
      <w:marTop w:val="0"/>
      <w:marBottom w:val="0"/>
      <w:divBdr>
        <w:top w:val="none" w:sz="0" w:space="0" w:color="auto"/>
        <w:left w:val="none" w:sz="0" w:space="0" w:color="auto"/>
        <w:bottom w:val="none" w:sz="0" w:space="0" w:color="auto"/>
        <w:right w:val="none" w:sz="0" w:space="0" w:color="auto"/>
      </w:divBdr>
    </w:div>
    <w:div w:id="765688577">
      <w:bodyDiv w:val="1"/>
      <w:marLeft w:val="0"/>
      <w:marRight w:val="0"/>
      <w:marTop w:val="0"/>
      <w:marBottom w:val="0"/>
      <w:divBdr>
        <w:top w:val="none" w:sz="0" w:space="0" w:color="auto"/>
        <w:left w:val="none" w:sz="0" w:space="0" w:color="auto"/>
        <w:bottom w:val="none" w:sz="0" w:space="0" w:color="auto"/>
        <w:right w:val="none" w:sz="0" w:space="0" w:color="auto"/>
      </w:divBdr>
    </w:div>
    <w:div w:id="779489604">
      <w:bodyDiv w:val="1"/>
      <w:marLeft w:val="0"/>
      <w:marRight w:val="0"/>
      <w:marTop w:val="0"/>
      <w:marBottom w:val="0"/>
      <w:divBdr>
        <w:top w:val="none" w:sz="0" w:space="0" w:color="auto"/>
        <w:left w:val="none" w:sz="0" w:space="0" w:color="auto"/>
        <w:bottom w:val="none" w:sz="0" w:space="0" w:color="auto"/>
        <w:right w:val="none" w:sz="0" w:space="0" w:color="auto"/>
      </w:divBdr>
    </w:div>
    <w:div w:id="830802491">
      <w:bodyDiv w:val="1"/>
      <w:marLeft w:val="0"/>
      <w:marRight w:val="0"/>
      <w:marTop w:val="0"/>
      <w:marBottom w:val="0"/>
      <w:divBdr>
        <w:top w:val="none" w:sz="0" w:space="0" w:color="auto"/>
        <w:left w:val="none" w:sz="0" w:space="0" w:color="auto"/>
        <w:bottom w:val="none" w:sz="0" w:space="0" w:color="auto"/>
        <w:right w:val="none" w:sz="0" w:space="0" w:color="auto"/>
      </w:divBdr>
    </w:div>
    <w:div w:id="845246991">
      <w:bodyDiv w:val="1"/>
      <w:marLeft w:val="0"/>
      <w:marRight w:val="0"/>
      <w:marTop w:val="0"/>
      <w:marBottom w:val="0"/>
      <w:divBdr>
        <w:top w:val="none" w:sz="0" w:space="0" w:color="auto"/>
        <w:left w:val="none" w:sz="0" w:space="0" w:color="auto"/>
        <w:bottom w:val="none" w:sz="0" w:space="0" w:color="auto"/>
        <w:right w:val="none" w:sz="0" w:space="0" w:color="auto"/>
      </w:divBdr>
    </w:div>
    <w:div w:id="891770845">
      <w:bodyDiv w:val="1"/>
      <w:marLeft w:val="0"/>
      <w:marRight w:val="0"/>
      <w:marTop w:val="0"/>
      <w:marBottom w:val="0"/>
      <w:divBdr>
        <w:top w:val="none" w:sz="0" w:space="0" w:color="auto"/>
        <w:left w:val="none" w:sz="0" w:space="0" w:color="auto"/>
        <w:bottom w:val="none" w:sz="0" w:space="0" w:color="auto"/>
        <w:right w:val="none" w:sz="0" w:space="0" w:color="auto"/>
      </w:divBdr>
    </w:div>
    <w:div w:id="897789504">
      <w:bodyDiv w:val="1"/>
      <w:marLeft w:val="0"/>
      <w:marRight w:val="0"/>
      <w:marTop w:val="0"/>
      <w:marBottom w:val="0"/>
      <w:divBdr>
        <w:top w:val="none" w:sz="0" w:space="0" w:color="auto"/>
        <w:left w:val="none" w:sz="0" w:space="0" w:color="auto"/>
        <w:bottom w:val="none" w:sz="0" w:space="0" w:color="auto"/>
        <w:right w:val="none" w:sz="0" w:space="0" w:color="auto"/>
      </w:divBdr>
    </w:div>
    <w:div w:id="915281487">
      <w:bodyDiv w:val="1"/>
      <w:marLeft w:val="0"/>
      <w:marRight w:val="0"/>
      <w:marTop w:val="0"/>
      <w:marBottom w:val="0"/>
      <w:divBdr>
        <w:top w:val="none" w:sz="0" w:space="0" w:color="auto"/>
        <w:left w:val="none" w:sz="0" w:space="0" w:color="auto"/>
        <w:bottom w:val="none" w:sz="0" w:space="0" w:color="auto"/>
        <w:right w:val="none" w:sz="0" w:space="0" w:color="auto"/>
      </w:divBdr>
    </w:div>
    <w:div w:id="921721513">
      <w:bodyDiv w:val="1"/>
      <w:marLeft w:val="0"/>
      <w:marRight w:val="0"/>
      <w:marTop w:val="0"/>
      <w:marBottom w:val="0"/>
      <w:divBdr>
        <w:top w:val="none" w:sz="0" w:space="0" w:color="auto"/>
        <w:left w:val="none" w:sz="0" w:space="0" w:color="auto"/>
        <w:bottom w:val="none" w:sz="0" w:space="0" w:color="auto"/>
        <w:right w:val="none" w:sz="0" w:space="0" w:color="auto"/>
      </w:divBdr>
    </w:div>
    <w:div w:id="929701515">
      <w:bodyDiv w:val="1"/>
      <w:marLeft w:val="0"/>
      <w:marRight w:val="0"/>
      <w:marTop w:val="0"/>
      <w:marBottom w:val="0"/>
      <w:divBdr>
        <w:top w:val="none" w:sz="0" w:space="0" w:color="auto"/>
        <w:left w:val="none" w:sz="0" w:space="0" w:color="auto"/>
        <w:bottom w:val="none" w:sz="0" w:space="0" w:color="auto"/>
        <w:right w:val="none" w:sz="0" w:space="0" w:color="auto"/>
      </w:divBdr>
    </w:div>
    <w:div w:id="942883784">
      <w:bodyDiv w:val="1"/>
      <w:marLeft w:val="0"/>
      <w:marRight w:val="0"/>
      <w:marTop w:val="0"/>
      <w:marBottom w:val="0"/>
      <w:divBdr>
        <w:top w:val="none" w:sz="0" w:space="0" w:color="auto"/>
        <w:left w:val="none" w:sz="0" w:space="0" w:color="auto"/>
        <w:bottom w:val="none" w:sz="0" w:space="0" w:color="auto"/>
        <w:right w:val="none" w:sz="0" w:space="0" w:color="auto"/>
      </w:divBdr>
    </w:div>
    <w:div w:id="950435339">
      <w:bodyDiv w:val="1"/>
      <w:marLeft w:val="0"/>
      <w:marRight w:val="0"/>
      <w:marTop w:val="0"/>
      <w:marBottom w:val="0"/>
      <w:divBdr>
        <w:top w:val="none" w:sz="0" w:space="0" w:color="auto"/>
        <w:left w:val="none" w:sz="0" w:space="0" w:color="auto"/>
        <w:bottom w:val="none" w:sz="0" w:space="0" w:color="auto"/>
        <w:right w:val="none" w:sz="0" w:space="0" w:color="auto"/>
      </w:divBdr>
    </w:div>
    <w:div w:id="957420443">
      <w:bodyDiv w:val="1"/>
      <w:marLeft w:val="0"/>
      <w:marRight w:val="0"/>
      <w:marTop w:val="0"/>
      <w:marBottom w:val="0"/>
      <w:divBdr>
        <w:top w:val="none" w:sz="0" w:space="0" w:color="auto"/>
        <w:left w:val="none" w:sz="0" w:space="0" w:color="auto"/>
        <w:bottom w:val="none" w:sz="0" w:space="0" w:color="auto"/>
        <w:right w:val="none" w:sz="0" w:space="0" w:color="auto"/>
      </w:divBdr>
    </w:div>
    <w:div w:id="993946624">
      <w:bodyDiv w:val="1"/>
      <w:marLeft w:val="0"/>
      <w:marRight w:val="0"/>
      <w:marTop w:val="0"/>
      <w:marBottom w:val="0"/>
      <w:divBdr>
        <w:top w:val="none" w:sz="0" w:space="0" w:color="auto"/>
        <w:left w:val="none" w:sz="0" w:space="0" w:color="auto"/>
        <w:bottom w:val="none" w:sz="0" w:space="0" w:color="auto"/>
        <w:right w:val="none" w:sz="0" w:space="0" w:color="auto"/>
      </w:divBdr>
    </w:div>
    <w:div w:id="997804779">
      <w:bodyDiv w:val="1"/>
      <w:marLeft w:val="0"/>
      <w:marRight w:val="0"/>
      <w:marTop w:val="0"/>
      <w:marBottom w:val="0"/>
      <w:divBdr>
        <w:top w:val="none" w:sz="0" w:space="0" w:color="auto"/>
        <w:left w:val="none" w:sz="0" w:space="0" w:color="auto"/>
        <w:bottom w:val="none" w:sz="0" w:space="0" w:color="auto"/>
        <w:right w:val="none" w:sz="0" w:space="0" w:color="auto"/>
      </w:divBdr>
    </w:div>
    <w:div w:id="1002659078">
      <w:bodyDiv w:val="1"/>
      <w:marLeft w:val="0"/>
      <w:marRight w:val="0"/>
      <w:marTop w:val="0"/>
      <w:marBottom w:val="0"/>
      <w:divBdr>
        <w:top w:val="none" w:sz="0" w:space="0" w:color="auto"/>
        <w:left w:val="none" w:sz="0" w:space="0" w:color="auto"/>
        <w:bottom w:val="none" w:sz="0" w:space="0" w:color="auto"/>
        <w:right w:val="none" w:sz="0" w:space="0" w:color="auto"/>
      </w:divBdr>
    </w:div>
    <w:div w:id="1046946898">
      <w:bodyDiv w:val="1"/>
      <w:marLeft w:val="0"/>
      <w:marRight w:val="0"/>
      <w:marTop w:val="0"/>
      <w:marBottom w:val="0"/>
      <w:divBdr>
        <w:top w:val="none" w:sz="0" w:space="0" w:color="auto"/>
        <w:left w:val="none" w:sz="0" w:space="0" w:color="auto"/>
        <w:bottom w:val="none" w:sz="0" w:space="0" w:color="auto"/>
        <w:right w:val="none" w:sz="0" w:space="0" w:color="auto"/>
      </w:divBdr>
    </w:div>
    <w:div w:id="1073550753">
      <w:bodyDiv w:val="1"/>
      <w:marLeft w:val="0"/>
      <w:marRight w:val="0"/>
      <w:marTop w:val="0"/>
      <w:marBottom w:val="0"/>
      <w:divBdr>
        <w:top w:val="none" w:sz="0" w:space="0" w:color="auto"/>
        <w:left w:val="none" w:sz="0" w:space="0" w:color="auto"/>
        <w:bottom w:val="none" w:sz="0" w:space="0" w:color="auto"/>
        <w:right w:val="none" w:sz="0" w:space="0" w:color="auto"/>
      </w:divBdr>
    </w:div>
    <w:div w:id="1162358664">
      <w:bodyDiv w:val="1"/>
      <w:marLeft w:val="0"/>
      <w:marRight w:val="0"/>
      <w:marTop w:val="0"/>
      <w:marBottom w:val="0"/>
      <w:divBdr>
        <w:top w:val="none" w:sz="0" w:space="0" w:color="auto"/>
        <w:left w:val="none" w:sz="0" w:space="0" w:color="auto"/>
        <w:bottom w:val="none" w:sz="0" w:space="0" w:color="auto"/>
        <w:right w:val="none" w:sz="0" w:space="0" w:color="auto"/>
      </w:divBdr>
    </w:div>
    <w:div w:id="1210528119">
      <w:bodyDiv w:val="1"/>
      <w:marLeft w:val="0"/>
      <w:marRight w:val="0"/>
      <w:marTop w:val="0"/>
      <w:marBottom w:val="0"/>
      <w:divBdr>
        <w:top w:val="none" w:sz="0" w:space="0" w:color="auto"/>
        <w:left w:val="none" w:sz="0" w:space="0" w:color="auto"/>
        <w:bottom w:val="none" w:sz="0" w:space="0" w:color="auto"/>
        <w:right w:val="none" w:sz="0" w:space="0" w:color="auto"/>
      </w:divBdr>
    </w:div>
    <w:div w:id="1255557513">
      <w:bodyDiv w:val="1"/>
      <w:marLeft w:val="0"/>
      <w:marRight w:val="0"/>
      <w:marTop w:val="0"/>
      <w:marBottom w:val="0"/>
      <w:divBdr>
        <w:top w:val="none" w:sz="0" w:space="0" w:color="auto"/>
        <w:left w:val="none" w:sz="0" w:space="0" w:color="auto"/>
        <w:bottom w:val="none" w:sz="0" w:space="0" w:color="auto"/>
        <w:right w:val="none" w:sz="0" w:space="0" w:color="auto"/>
      </w:divBdr>
    </w:div>
    <w:div w:id="1278415903">
      <w:bodyDiv w:val="1"/>
      <w:marLeft w:val="0"/>
      <w:marRight w:val="0"/>
      <w:marTop w:val="0"/>
      <w:marBottom w:val="0"/>
      <w:divBdr>
        <w:top w:val="none" w:sz="0" w:space="0" w:color="auto"/>
        <w:left w:val="none" w:sz="0" w:space="0" w:color="auto"/>
        <w:bottom w:val="none" w:sz="0" w:space="0" w:color="auto"/>
        <w:right w:val="none" w:sz="0" w:space="0" w:color="auto"/>
      </w:divBdr>
    </w:div>
    <w:div w:id="1284844886">
      <w:bodyDiv w:val="1"/>
      <w:marLeft w:val="0"/>
      <w:marRight w:val="0"/>
      <w:marTop w:val="0"/>
      <w:marBottom w:val="0"/>
      <w:divBdr>
        <w:top w:val="none" w:sz="0" w:space="0" w:color="auto"/>
        <w:left w:val="none" w:sz="0" w:space="0" w:color="auto"/>
        <w:bottom w:val="none" w:sz="0" w:space="0" w:color="auto"/>
        <w:right w:val="none" w:sz="0" w:space="0" w:color="auto"/>
      </w:divBdr>
    </w:div>
    <w:div w:id="1342657999">
      <w:bodyDiv w:val="1"/>
      <w:marLeft w:val="0"/>
      <w:marRight w:val="0"/>
      <w:marTop w:val="0"/>
      <w:marBottom w:val="0"/>
      <w:divBdr>
        <w:top w:val="none" w:sz="0" w:space="0" w:color="auto"/>
        <w:left w:val="none" w:sz="0" w:space="0" w:color="auto"/>
        <w:bottom w:val="none" w:sz="0" w:space="0" w:color="auto"/>
        <w:right w:val="none" w:sz="0" w:space="0" w:color="auto"/>
      </w:divBdr>
    </w:div>
    <w:div w:id="1355156282">
      <w:bodyDiv w:val="1"/>
      <w:marLeft w:val="0"/>
      <w:marRight w:val="0"/>
      <w:marTop w:val="0"/>
      <w:marBottom w:val="0"/>
      <w:divBdr>
        <w:top w:val="none" w:sz="0" w:space="0" w:color="auto"/>
        <w:left w:val="none" w:sz="0" w:space="0" w:color="auto"/>
        <w:bottom w:val="none" w:sz="0" w:space="0" w:color="auto"/>
        <w:right w:val="none" w:sz="0" w:space="0" w:color="auto"/>
      </w:divBdr>
    </w:div>
    <w:div w:id="1371224071">
      <w:bodyDiv w:val="1"/>
      <w:marLeft w:val="0"/>
      <w:marRight w:val="0"/>
      <w:marTop w:val="0"/>
      <w:marBottom w:val="0"/>
      <w:divBdr>
        <w:top w:val="none" w:sz="0" w:space="0" w:color="auto"/>
        <w:left w:val="none" w:sz="0" w:space="0" w:color="auto"/>
        <w:bottom w:val="none" w:sz="0" w:space="0" w:color="auto"/>
        <w:right w:val="none" w:sz="0" w:space="0" w:color="auto"/>
      </w:divBdr>
    </w:div>
    <w:div w:id="1402363522">
      <w:bodyDiv w:val="1"/>
      <w:marLeft w:val="0"/>
      <w:marRight w:val="0"/>
      <w:marTop w:val="0"/>
      <w:marBottom w:val="0"/>
      <w:divBdr>
        <w:top w:val="none" w:sz="0" w:space="0" w:color="auto"/>
        <w:left w:val="none" w:sz="0" w:space="0" w:color="auto"/>
        <w:bottom w:val="none" w:sz="0" w:space="0" w:color="auto"/>
        <w:right w:val="none" w:sz="0" w:space="0" w:color="auto"/>
      </w:divBdr>
    </w:div>
    <w:div w:id="1408454420">
      <w:bodyDiv w:val="1"/>
      <w:marLeft w:val="0"/>
      <w:marRight w:val="0"/>
      <w:marTop w:val="0"/>
      <w:marBottom w:val="0"/>
      <w:divBdr>
        <w:top w:val="none" w:sz="0" w:space="0" w:color="auto"/>
        <w:left w:val="none" w:sz="0" w:space="0" w:color="auto"/>
        <w:bottom w:val="none" w:sz="0" w:space="0" w:color="auto"/>
        <w:right w:val="none" w:sz="0" w:space="0" w:color="auto"/>
      </w:divBdr>
    </w:div>
    <w:div w:id="1563365374">
      <w:bodyDiv w:val="1"/>
      <w:marLeft w:val="0"/>
      <w:marRight w:val="0"/>
      <w:marTop w:val="0"/>
      <w:marBottom w:val="0"/>
      <w:divBdr>
        <w:top w:val="none" w:sz="0" w:space="0" w:color="auto"/>
        <w:left w:val="none" w:sz="0" w:space="0" w:color="auto"/>
        <w:bottom w:val="none" w:sz="0" w:space="0" w:color="auto"/>
        <w:right w:val="none" w:sz="0" w:space="0" w:color="auto"/>
      </w:divBdr>
    </w:div>
    <w:div w:id="1619679113">
      <w:bodyDiv w:val="1"/>
      <w:marLeft w:val="0"/>
      <w:marRight w:val="0"/>
      <w:marTop w:val="0"/>
      <w:marBottom w:val="0"/>
      <w:divBdr>
        <w:top w:val="none" w:sz="0" w:space="0" w:color="auto"/>
        <w:left w:val="none" w:sz="0" w:space="0" w:color="auto"/>
        <w:bottom w:val="none" w:sz="0" w:space="0" w:color="auto"/>
        <w:right w:val="none" w:sz="0" w:space="0" w:color="auto"/>
      </w:divBdr>
    </w:div>
    <w:div w:id="1632243503">
      <w:bodyDiv w:val="1"/>
      <w:marLeft w:val="0"/>
      <w:marRight w:val="0"/>
      <w:marTop w:val="0"/>
      <w:marBottom w:val="0"/>
      <w:divBdr>
        <w:top w:val="none" w:sz="0" w:space="0" w:color="auto"/>
        <w:left w:val="none" w:sz="0" w:space="0" w:color="auto"/>
        <w:bottom w:val="none" w:sz="0" w:space="0" w:color="auto"/>
        <w:right w:val="none" w:sz="0" w:space="0" w:color="auto"/>
      </w:divBdr>
    </w:div>
    <w:div w:id="1644851775">
      <w:bodyDiv w:val="1"/>
      <w:marLeft w:val="0"/>
      <w:marRight w:val="0"/>
      <w:marTop w:val="0"/>
      <w:marBottom w:val="0"/>
      <w:divBdr>
        <w:top w:val="none" w:sz="0" w:space="0" w:color="auto"/>
        <w:left w:val="none" w:sz="0" w:space="0" w:color="auto"/>
        <w:bottom w:val="none" w:sz="0" w:space="0" w:color="auto"/>
        <w:right w:val="none" w:sz="0" w:space="0" w:color="auto"/>
      </w:divBdr>
    </w:div>
    <w:div w:id="1694576111">
      <w:bodyDiv w:val="1"/>
      <w:marLeft w:val="0"/>
      <w:marRight w:val="0"/>
      <w:marTop w:val="0"/>
      <w:marBottom w:val="0"/>
      <w:divBdr>
        <w:top w:val="none" w:sz="0" w:space="0" w:color="auto"/>
        <w:left w:val="none" w:sz="0" w:space="0" w:color="auto"/>
        <w:bottom w:val="none" w:sz="0" w:space="0" w:color="auto"/>
        <w:right w:val="none" w:sz="0" w:space="0" w:color="auto"/>
      </w:divBdr>
    </w:div>
    <w:div w:id="1734890069">
      <w:bodyDiv w:val="1"/>
      <w:marLeft w:val="0"/>
      <w:marRight w:val="0"/>
      <w:marTop w:val="0"/>
      <w:marBottom w:val="0"/>
      <w:divBdr>
        <w:top w:val="none" w:sz="0" w:space="0" w:color="auto"/>
        <w:left w:val="none" w:sz="0" w:space="0" w:color="auto"/>
        <w:bottom w:val="none" w:sz="0" w:space="0" w:color="auto"/>
        <w:right w:val="none" w:sz="0" w:space="0" w:color="auto"/>
      </w:divBdr>
    </w:div>
    <w:div w:id="1752655541">
      <w:bodyDiv w:val="1"/>
      <w:marLeft w:val="0"/>
      <w:marRight w:val="0"/>
      <w:marTop w:val="0"/>
      <w:marBottom w:val="0"/>
      <w:divBdr>
        <w:top w:val="none" w:sz="0" w:space="0" w:color="auto"/>
        <w:left w:val="none" w:sz="0" w:space="0" w:color="auto"/>
        <w:bottom w:val="none" w:sz="0" w:space="0" w:color="auto"/>
        <w:right w:val="none" w:sz="0" w:space="0" w:color="auto"/>
      </w:divBdr>
    </w:div>
    <w:div w:id="1796636087">
      <w:bodyDiv w:val="1"/>
      <w:marLeft w:val="0"/>
      <w:marRight w:val="0"/>
      <w:marTop w:val="0"/>
      <w:marBottom w:val="0"/>
      <w:divBdr>
        <w:top w:val="none" w:sz="0" w:space="0" w:color="auto"/>
        <w:left w:val="none" w:sz="0" w:space="0" w:color="auto"/>
        <w:bottom w:val="none" w:sz="0" w:space="0" w:color="auto"/>
        <w:right w:val="none" w:sz="0" w:space="0" w:color="auto"/>
      </w:divBdr>
    </w:div>
    <w:div w:id="1806312314">
      <w:bodyDiv w:val="1"/>
      <w:marLeft w:val="0"/>
      <w:marRight w:val="0"/>
      <w:marTop w:val="0"/>
      <w:marBottom w:val="0"/>
      <w:divBdr>
        <w:top w:val="none" w:sz="0" w:space="0" w:color="auto"/>
        <w:left w:val="none" w:sz="0" w:space="0" w:color="auto"/>
        <w:bottom w:val="none" w:sz="0" w:space="0" w:color="auto"/>
        <w:right w:val="none" w:sz="0" w:space="0" w:color="auto"/>
      </w:divBdr>
    </w:div>
    <w:div w:id="1806774910">
      <w:bodyDiv w:val="1"/>
      <w:marLeft w:val="0"/>
      <w:marRight w:val="0"/>
      <w:marTop w:val="0"/>
      <w:marBottom w:val="0"/>
      <w:divBdr>
        <w:top w:val="none" w:sz="0" w:space="0" w:color="auto"/>
        <w:left w:val="none" w:sz="0" w:space="0" w:color="auto"/>
        <w:bottom w:val="none" w:sz="0" w:space="0" w:color="auto"/>
        <w:right w:val="none" w:sz="0" w:space="0" w:color="auto"/>
      </w:divBdr>
    </w:div>
    <w:div w:id="1890258882">
      <w:bodyDiv w:val="1"/>
      <w:marLeft w:val="0"/>
      <w:marRight w:val="0"/>
      <w:marTop w:val="0"/>
      <w:marBottom w:val="0"/>
      <w:divBdr>
        <w:top w:val="none" w:sz="0" w:space="0" w:color="auto"/>
        <w:left w:val="none" w:sz="0" w:space="0" w:color="auto"/>
        <w:bottom w:val="none" w:sz="0" w:space="0" w:color="auto"/>
        <w:right w:val="none" w:sz="0" w:space="0" w:color="auto"/>
      </w:divBdr>
    </w:div>
    <w:div w:id="1900435628">
      <w:bodyDiv w:val="1"/>
      <w:marLeft w:val="0"/>
      <w:marRight w:val="0"/>
      <w:marTop w:val="0"/>
      <w:marBottom w:val="0"/>
      <w:divBdr>
        <w:top w:val="none" w:sz="0" w:space="0" w:color="auto"/>
        <w:left w:val="none" w:sz="0" w:space="0" w:color="auto"/>
        <w:bottom w:val="none" w:sz="0" w:space="0" w:color="auto"/>
        <w:right w:val="none" w:sz="0" w:space="0" w:color="auto"/>
      </w:divBdr>
    </w:div>
    <w:div w:id="1965843751">
      <w:bodyDiv w:val="1"/>
      <w:marLeft w:val="0"/>
      <w:marRight w:val="0"/>
      <w:marTop w:val="0"/>
      <w:marBottom w:val="0"/>
      <w:divBdr>
        <w:top w:val="none" w:sz="0" w:space="0" w:color="auto"/>
        <w:left w:val="none" w:sz="0" w:space="0" w:color="auto"/>
        <w:bottom w:val="none" w:sz="0" w:space="0" w:color="auto"/>
        <w:right w:val="none" w:sz="0" w:space="0" w:color="auto"/>
      </w:divBdr>
    </w:div>
    <w:div w:id="1966882272">
      <w:bodyDiv w:val="1"/>
      <w:marLeft w:val="0"/>
      <w:marRight w:val="0"/>
      <w:marTop w:val="0"/>
      <w:marBottom w:val="0"/>
      <w:divBdr>
        <w:top w:val="none" w:sz="0" w:space="0" w:color="auto"/>
        <w:left w:val="none" w:sz="0" w:space="0" w:color="auto"/>
        <w:bottom w:val="none" w:sz="0" w:space="0" w:color="auto"/>
        <w:right w:val="none" w:sz="0" w:space="0" w:color="auto"/>
      </w:divBdr>
    </w:div>
    <w:div w:id="2004890392">
      <w:bodyDiv w:val="1"/>
      <w:marLeft w:val="0"/>
      <w:marRight w:val="0"/>
      <w:marTop w:val="0"/>
      <w:marBottom w:val="0"/>
      <w:divBdr>
        <w:top w:val="none" w:sz="0" w:space="0" w:color="auto"/>
        <w:left w:val="none" w:sz="0" w:space="0" w:color="auto"/>
        <w:bottom w:val="none" w:sz="0" w:space="0" w:color="auto"/>
        <w:right w:val="none" w:sz="0" w:space="0" w:color="auto"/>
      </w:divBdr>
    </w:div>
    <w:div w:id="20760093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DRIVER-EU/sumo-connector"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package" Target="embeddings/Microsoft_PowerPoint_Slide1.sldx"/><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Version="6">
  <b:Source>
    <b:Tag>Vor04</b:Tag>
    <b:SourceType>InternetSite</b:SourceType>
    <b:Guid>{6451F832-63DB-6B4F-AD45-312BD2F4431C}</b:Guid>
    <b:Author>
      <b:Author>
        <b:NameList>
          <b:Person>
            <b:Last>Voronkov</b:Last>
            <b:First>Andrei</b:First>
          </b:Person>
        </b:NameList>
      </b:Author>
    </b:Author>
    <b:Title>EasyChair conference system</b:Title>
    <b:Year>2004</b:Year>
    <b:URL>easychair.org</b:URL>
    <b:RefOrder>4</b:RefOrder>
  </b:Source>
  <b:Source>
    <b:Tag>Car10</b:Tag>
    <b:SourceType>InternetSite</b:SourceType>
    <b:Guid>{A5C27398-4134-F94E-8A42-B70FA523F871}</b:Guid>
    <b:Author>
      <b:Author>
        <b:NameList>
          <b:Person>
            <b:Last>Carlisle</b:Last>
            <b:First>David</b:First>
          </b:Person>
        </b:NameList>
      </b:Author>
    </b:Author>
    <b:Title>graphicx: Enhanced support for graphics.</b:Title>
    <b:URL>http://www.ctan.org/tex-archive/ help/Catalogue/entries/graphicx.html</b:URL>
    <b:Year>2010</b:Year>
    <b:Month>April</b:Month>
    <b:RefOrder>5</b:RefOrder>
  </b:Source>
  <b:Source>
    <b:Tag>Eas</b:Tag>
    <b:SourceType>DocumentFromInternetSite</b:SourceType>
    <b:Guid>{3ACE5507-6A37-BA43-83F5-6DBCC6CBEAB7}</b:Guid>
    <b:Title>EasyChair</b:Title>
    <b:InternetSiteTitle>Wikipedia</b:InternetSiteTitle>
    <b:URL>https://en.wikipedia.org/wiki/EasyChair</b:URL>
    <b:Author>
      <b:Author>
        <b:Corporate>Wikipedia</b:Corporate>
      </b:Author>
    </b:Author>
    <b:RefOrder>6</b:RefOrder>
  </b:Source>
  <b:Source>
    <b:Tag>Vor</b:Tag>
    <b:SourceType>DocumentFromInternetSite</b:SourceType>
    <b:Guid>{0FC561BF-7FA5-034F-89AD-18A93C6C4D5B}</b:Guid>
    <b:Author>
      <b:Author>
        <b:NameList>
          <b:Person>
            <b:Last>Voronkov</b:Last>
            <b:First>Andrei</b:First>
          </b:Person>
          <b:Person>
            <b:Last>Hoder</b:Last>
            <b:First>Kryštof</b:First>
          </b:Person>
        </b:NameList>
      </b:Author>
    </b:Author>
    <b:Title>Templates</b:Title>
    <b:InternetSiteTitle>Templates for proceedings</b:InternetSiteTitle>
    <b:URL>https://easychair.org/proceedings/template.cgi?a=12732737</b:URL>
    <b:ProductionCompany>EasyChair</b:ProductionCompany>
    <b:RefOrder>7</b:RefOrder>
  </b:Source>
  <b:Source>
    <b:Tag>ACM</b:Tag>
    <b:SourceType>BookSection</b:SourceType>
    <b:Guid>{5333E85E-8160-8048-B726-090B5E5F21A5}</b:Guid>
    <b:Author>
      <b:Author>
        <b:NameList>
          <b:Person>
            <b:Last>Voronkov</b:Last>
            <b:First>Andrei</b:First>
          </b:Person>
        </b:NameList>
      </b:Author>
    </b:Author>
    <b:URL>http://dl.acm.org/citation.cfm?id=2643085&amp;dl=ACM&amp;coll=DL</b:URL>
    <b:Year>2014</b:Year>
    <b:Title>Keynote talk: EasyChair</b:Title>
    <b:BookTitle>Proceeedings of the 29th ACM/IEEE International Conference on Automated Software Engineering</b:BookTitle>
    <b:Publisher>ACM</b:Publisher>
    <b:Pages>3-4</b:Pages>
    <b:RefOrder>8</b:RefOrder>
  </b:Source>
  <b:Source>
    <b:Tag>Dri19</b:Tag>
    <b:SourceType>InternetSite</b:SourceType>
    <b:Guid>{5808C4EA-A628-4626-BE8C-C0D9C0955F8C}</b:Guid>
    <b:Author>
      <b:Author>
        <b:NameList>
          <b:Person>
            <b:Last>Driver+</b:Last>
          </b:Person>
        </b:NameList>
      </b:Author>
    </b:Author>
    <b:Title>Driving Innovation in Crisis Management for European Resilience</b:Title>
    <b:Year>2019</b:Year>
    <b:Month>2</b:Month>
    <b:Day>28</b:Day>
    <b:URL>https://www.driver-project.eu/driver-project/ </b:URL>
    <b:RefOrder>1</b:RefOrder>
  </b:Source>
  <b:Source>
    <b:Tag>Vul19</b:Tag>
    <b:SourceType>ConferenceProceedings</b:SourceType>
    <b:Guid>{A0A2E795-33A2-4296-B701-22506D69C404}</b:Guid>
    <b:Title>Cloud-based M&amp;S for Trails and Exercises</b:Title>
    <b:Year>2019</b:Year>
    <b:Author>
      <b:Author>
        <b:NameList>
          <b:Person>
            <b:Last>Vullings</b:Last>
            <b:First>Erik,</b:First>
            <b:Middle>van Campen, S., Hameete, P., Hendriks, M.</b:Middle>
          </b:Person>
        </b:NameList>
      </b:Author>
    </b:Author>
    <b:ConferenceName>30th International Forum for the Military and Civil Simulation, Training and Education Community (ITEC)</b:ConferenceName>
    <b:City>Stockholm</b:City>
    <b:RefOrder>2</b:RefOrder>
  </b:Source>
  <b:Source>
    <b:Tag>SUM19</b:Tag>
    <b:SourceType>InternetSite</b:SourceType>
    <b:Guid>{230E0EB3-D974-49D9-ACE7-A0B8199D8D28}</b:Guid>
    <b:Title>TraCI</b:Title>
    <b:Year>2019</b:Year>
    <b:Author>
      <b:Author>
        <b:NameList>
          <b:Person>
            <b:Last>SUMO-TraCI</b:Last>
          </b:Person>
        </b:NameList>
      </b:Author>
    </b:Author>
    <b:Month>2</b:Month>
    <b:Day>28</b:Day>
    <b:URL>https://sumo.dlr.de/wiki/TraCI</b:URL>
    <b:RefOrder>3</b:RefOrder>
  </b:Source>
  <b:Source>
    <b:Tag>Tav14</b:Tag>
    <b:SourceType>ArticleInAPeriodical</b:SourceType>
    <b:Guid>{AF0CC7F3-6D7E-401A-A152-19916DAECF80}</b:Guid>
    <b:Author>
      <b:Author>
        <b:NameList>
          <b:Person>
            <b:Last>Tavares</b:Last>
            <b:First>Cristina</b:First>
            <b:Middle>Vilarinho and Jose Pedro</b:Middle>
          </b:Person>
        </b:NameList>
      </b:Author>
    </b:Author>
    <b:Title>Real-time Traffic Signal Settings at an Isolated Signal Control Intersection</b:Title>
    <b:PeriodicalTitle>Transportation Research Procedia</b:PeriodicalTitle>
    <b:Year>2014</b:Year>
    <b:Pages>1021-1030</b:Pages>
    <b:Volume>3</b:Volume>
    <b:RefOrder>9</b:RefOrder>
  </b:Source>
  <b:Source>
    <b:Tag>Rab16</b:Tag>
    <b:SourceType>ArticleInAPeriodical</b:SourceType>
    <b:Guid>{11DBF540-7014-46BF-814E-47583F26E5F9}</b:Guid>
    <b:Author>
      <b:Author>
        <b:NameList>
          <b:Person>
            <b:Last>Rabia</b:Last>
            <b:First>A.</b:First>
            <b:Middle>Y. Zakariya and S. I.</b:Middle>
          </b:Person>
        </b:NameList>
      </b:Author>
    </b:Author>
    <b:Title>Estimating the Minimum Delay Optimal Cycle Length Based on a Time-Dependent Delay Formula</b:Title>
    <b:PeriodicalTitle>Alexandria Engineering Journal</b:PeriodicalTitle>
    <b:Year>2016</b:Year>
    <b:Pages>2509-2514</b:Pages>
    <b:Volume>55</b:Volume>
    <b:RefOrder>10</b:RefOrder>
  </b:Source>
  <b:Source>
    <b:Tag>Var06</b:Tag>
    <b:SourceType>ConferenceProceedings</b:SourceType>
    <b:Guid>{1DB2BF01-6C5B-4FC0-BB88-2E1AE595D37F}</b:Guid>
    <b:Author>
      <b:Author>
        <b:NameList>
          <b:Person>
            <b:Last>Varschen</b:Last>
            <b:First>Christian</b:First>
          </b:Person>
          <b:Person>
            <b:Last>Wagner</b:Last>
            <b:First>Peter</b:First>
          </b:Person>
        </b:NameList>
      </b:Author>
    </b:Author>
    <b:Title>Mikroskopische Modellierung der Personenverkehrsnachfrage auf Basis von Zeitverwendungstagebüchern</b:Title>
    <b:PeriodicalTitle>Stadt Region Land - Heft 81 - Tagungsband AMUS 2006</b:PeriodicalTitle>
    <b:Year>2006</b:Year>
    <b:Pages>63-69</b:Pages>
    <b:ConferenceName>Stadt Region Land - Heft 81 - Tagungsband AMUS 2006</b:ConferenceName>
    <b:City>Aachen, Germany</b:City>
    <b:RefOrder>11</b:RefOrder>
  </b:Source>
  <b:Source>
    <b:Tag>Soo17</b:Tag>
    <b:SourceType>ArticleInAPeriodical</b:SourceType>
    <b:Guid>{6DE3B743-2660-498D-A1E5-85978FD51C80}</b:Guid>
    <b:Author>
      <b:Author>
        <b:NameList>
          <b:Person>
            <b:Last>Sood</b:Last>
            <b:First>S.</b:First>
          </b:Person>
          <b:Person>
            <b:Last>Deepanshu</b:Last>
          </b:Person>
        </b:NameList>
      </b:Author>
    </b:Author>
    <b:Title>Signal Optimization of a Road Network Using Software- A Review Paper</b:Title>
    <b:PeriodicalTitle>International Journal of Engineering Technology, Management and Applied Sciences</b:PeriodicalTitle>
    <b:Year>2017</b:Year>
    <b:Pages>437-440</b:Pages>
    <b:Volume>5(6)</b:Volume>
    <b:RefOrder>12</b:RefOrder>
  </b:Source>
  <b:Source>
    <b:Tag>Kes14</b:Tag>
    <b:SourceType>ArticleInAPeriodical</b:SourceType>
    <b:Guid>{224E6689-E402-4E35-B121-CA3FD7726F26}</b:Guid>
    <b:Title>Optimization of Mixed Cycle Length Traffic Signals</b:Title>
    <b:Year>2014</b:Year>
    <b:Author>
      <b:Author>
        <b:NameList>
          <b:Person>
            <b:Last>Kesur</b:Last>
            <b:First>Khewal</b:First>
            <b:Middle>Bhupendra</b:Middle>
          </b:Person>
        </b:NameList>
      </b:Author>
    </b:Author>
    <b:PeriodicalTitle>Journal of Advanced Transportation</b:PeriodicalTitle>
    <b:Pages>431-442</b:Pages>
    <b:Volume>48</b:Volume>
    <b:RefOrder>13</b:RefOrder>
  </b:Source>
  <b:Source>
    <b:Tag>Hao18</b:Tag>
    <b:SourceType>ArticleInAPeriodical</b:SourceType>
    <b:Guid>{5C1906E7-2B0D-40E8-B73E-D9769E2FC015}</b:Guid>
    <b:Author>
      <b:Author>
        <b:NameList>
          <b:Person>
            <b:Last>Yu</b:Last>
            <b:First>Hao</b:First>
          </b:Person>
          <b:Person>
            <b:Last>Ma</b:Last>
            <b:First>Rui</b:First>
          </b:Person>
          <b:Person>
            <b:Last>Zhang</b:Last>
            <b:First>H.</b:First>
            <b:Middle>Michael</b:Middle>
          </b:Person>
        </b:NameList>
      </b:Author>
    </b:Author>
    <b:Title>Optimal Traffic Signal Control under Dynamic User Equilibrium and Link Constraints in a General Network</b:Title>
    <b:PeriodicalTitle>Transportation Research Part B</b:PeriodicalTitle>
    <b:Year>2018</b:Year>
    <b:Month>February</b:Month>
    <b:Day>13</b:Day>
    <b:Pages>302-325</b:Pages>
    <b:RefOrder>14</b:RefOrder>
  </b:Source>
  <b:Source>
    <b:Tag>Vil14</b:Tag>
    <b:SourceType>ArticleInAPeriodical</b:SourceType>
    <b:Guid>{2490FDA9-43C3-4542-AC17-0A8F9FB38DAA}</b:Guid>
    <b:Title>Real-time Traffic Signal Settings at an Isolated Signal Control Intersection</b:Title>
    <b:Pages>1021-1030</b:Pages>
    <b:Year>2014</b:Year>
    <b:Author>
      <b:Author>
        <b:NameList>
          <b:Person>
            <b:Last>Vilarinho</b:Last>
            <b:First>Cristina</b:First>
          </b:Person>
          <b:Person>
            <b:Last>Tavares</b:Last>
            <b:First>Jose Pedro</b:First>
          </b:Person>
        </b:NameList>
      </b:Author>
    </b:Author>
    <b:PeriodicalTitle>Transportation Research Procedia</b:PeriodicalTitle>
    <b:Volume>3</b:Volume>
    <b:RefOrder>15</b:RefOrder>
  </b:Source>
  <b:Source>
    <b:Tag>Zak16</b:Tag>
    <b:SourceType>ArticleInAPeriodical</b:SourceType>
    <b:Guid>{D388D836-469C-426D-AB2A-26F7231988B6}</b:Guid>
    <b:Title>Estimating the Minimum Delay Optimal Cycle Length Based on a Time-Dependent Delay Formula</b:Title>
    <b:PeriodicalTitle>Alexandria Engineering Journal</b:PeriodicalTitle>
    <b:Year>2016</b:Year>
    <b:Pages>2509-2514</b:Pages>
    <b:Author>
      <b:Author>
        <b:NameList>
          <b:Person>
            <b:Last>Zakariya</b:Last>
            <b:First>A. Y.</b:First>
          </b:Person>
          <b:Person>
            <b:Last>Rabia</b:Last>
            <b:First>S. I.</b:First>
          </b:Person>
        </b:NameList>
      </b:Author>
    </b:Author>
    <b:Volume>55</b:Volume>
    <b:RefOrder>16</b:RefOrder>
  </b:Source>
  <b:Source>
    <b:Tag>SUM18</b:Tag>
    <b:SourceType>InternetSite</b:SourceType>
    <b:Guid>{B3D7D3EB-3E9D-43C8-A924-47F233284484}</b:Guid>
    <b:Title>SUMO: Simulation/Traffic Lights</b:Title>
    <b:Year>2018</b:Year>
    <b:Author>
      <b:Author>
        <b:NameList>
          <b:Person>
            <b:Last>SUMO</b:Last>
          </b:Person>
        </b:NameList>
      </b:Author>
    </b:Author>
    <b:YearAccessed>2018</b:YearAccessed>
    <b:MonthAccessed>02</b:MonthAccessed>
    <b:DayAccessed>14</b:DayAccessed>
    <b:URL>http://sumo.dlr.de/wiki/Simulation/Traffic_Lights</b:URL>
    <b:RefOrder>17</b:RefOrder>
  </b:Source>
  <b:Source>
    <b:Tag>Web58</b:Tag>
    <b:SourceType>BookSection</b:SourceType>
    <b:Guid>{60529FB5-1C18-42E6-A890-788A1EEA4ADC}</b:Guid>
    <b:Title>Traffic signal settings</b:Title>
    <b:Year>1958</b:Year>
    <b:City>London, England</b:City>
    <b:Publisher>Her Majestys Stationery Office</b:Publisher>
    <b:Author>
      <b:Author>
        <b:NameList>
          <b:Person>
            <b:Last>Webster</b:Last>
            <b:First>F.V.</b:First>
          </b:Person>
        </b:NameList>
      </b:Author>
    </b:Author>
    <b:BookTitle>Road Research Technical Paper 39</b:BookTitle>
    <b:RefOrder>18</b:RefOrder>
  </b:Source>
  <b:Source>
    <b:Tag>Kra12</b:Tag>
    <b:SourceType>ArticleInAPeriodical</b:SourceType>
    <b:Guid>{A59AED11-E378-4B56-A918-B5A6839C5122}</b:Guid>
    <b:Title>Recent Development and Applications of SUMO - Simulation of Urban MObility</b:Title>
    <b:Year>2012</b:Year>
    <b:Pages>128-138</b:Pages>
    <b:Author>
      <b:Author>
        <b:NameList>
          <b:Person>
            <b:Last>Krajzewicz</b:Last>
            <b:First>Daniel</b:First>
          </b:Person>
          <b:Person>
            <b:Last>Erdmann</b:Last>
            <b:First>Jakob</b:First>
          </b:Person>
          <b:Person>
            <b:Last>Behrisch</b:Last>
            <b:First>Michael</b:First>
          </b:Person>
          <b:Person>
            <b:Last>Bieker</b:Last>
            <b:First>Laura</b:First>
          </b:Person>
        </b:NameList>
      </b:Author>
    </b:Author>
    <b:PeriodicalTitle>International Journal On Advances in Systems and Measurements</b:PeriodicalTitle>
    <b:Month>December</b:Month>
    <b:Volume>5</b:Volume>
    <b:RefOrder>19</b:RefOrder>
  </b:Source>
</b:Sources>
</file>

<file path=customXml/itemProps1.xml><?xml version="1.0" encoding="utf-8"?>
<ds:datastoreItem xmlns:ds="http://schemas.openxmlformats.org/officeDocument/2006/customXml" ds:itemID="{8C636A30-D537-42E1-9B32-359FF2EE71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2344</Words>
  <Characters>14774</Characters>
  <Application>Microsoft Office Word</Application>
  <DocSecurity>0</DocSecurity>
  <Lines>123</Lines>
  <Paragraphs>34</Paragraphs>
  <ScaleCrop>false</ScaleCrop>
  <HeadingPairs>
    <vt:vector size="2" baseType="variant">
      <vt:variant>
        <vt:lpstr>Titel</vt:lpstr>
      </vt:variant>
      <vt:variant>
        <vt:i4>1</vt:i4>
      </vt:variant>
    </vt:vector>
  </HeadingPairs>
  <TitlesOfParts>
    <vt:vector size="1" baseType="lpstr">
      <vt:lpstr/>
    </vt:vector>
  </TitlesOfParts>
  <LinksUpToDate>false</LinksUpToDate>
  <CharactersWithSpaces>17084</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12-05-17T10:36:00Z</cp:lastPrinted>
  <dcterms:created xsi:type="dcterms:W3CDTF">2019-02-14T14:07:00Z</dcterms:created>
  <dcterms:modified xsi:type="dcterms:W3CDTF">2019-03-06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b87a12-9458-36ca-817f-7726b381510b</vt:lpwstr>
  </property>
  <property fmtid="{D5CDD505-2E9C-101B-9397-08002B2CF9AE}" pid="24" name="Mendeley Citation Style_1">
    <vt:lpwstr>http://www.zotero.org/styles/apa</vt:lpwstr>
  </property>
  <property fmtid="{D5CDD505-2E9C-101B-9397-08002B2CF9AE}" pid="25" name="ZOTERO_PREF_1">
    <vt:lpwstr>&lt;data data-version="3" zotero-version="5.0.34"&gt;&lt;session id="unWUjSw1"/&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false"/&gt;&lt;pref name="noteType" value="0"/&gt;&lt;/prefs&gt;&lt;/data&gt;</vt:lpwstr>
  </property>
</Properties>
</file>